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University of Moratuwa</w:t>
      </w:r>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6A7434">
      <w:pPr>
        <w:pStyle w:val="custombody"/>
      </w:pPr>
      <w:r w:rsidRPr="009B0279">
        <w:t>Dissertation submitted to the Faculty of Information Technology</w:t>
      </w:r>
      <w:r w:rsidR="00046713" w:rsidRPr="009B0279">
        <w:t>, University</w:t>
      </w:r>
      <w:r w:rsidRPr="009B0279">
        <w:t xml:space="preserve"> of Moratuwa,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9C5FE6">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57850">
      <w:pPr>
        <w:pStyle w:val="custombody"/>
      </w:pPr>
      <w:r>
        <w:t xml:space="preserve">This thesis is dedicated to my parents, Mr. D.S. Senevirathna and Mrs. A.P.P </w:t>
      </w:r>
      <w:proofErr w:type="spellStart"/>
      <w:r>
        <w:t>Karunasingha</w:t>
      </w:r>
      <w:proofErr w:type="spellEnd"/>
      <w:r>
        <w:t xml:space="preserve">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5E4319">
      <w:pPr>
        <w:pStyle w:val="custombody"/>
      </w:pPr>
      <w:r>
        <w:t>First and foremost I would like to offer my sincere gratitude to my research supervisor Mr. S. C. Premaratne</w:t>
      </w:r>
      <w:r w:rsidR="00DE0D2D">
        <w:t>, for his guidance, supervision</w:t>
      </w:r>
      <w:r w:rsidR="00DE3CD6">
        <w:t>, encouragement</w:t>
      </w:r>
      <w:r w:rsidR="00DE0D2D">
        <w:t xml:space="preserve"> and support throughout this study.</w:t>
      </w:r>
    </w:p>
    <w:p w:rsidR="00DE0D2D" w:rsidRDefault="00DE0D2D" w:rsidP="005E4319">
      <w:pPr>
        <w:pStyle w:val="custombody"/>
      </w:pPr>
      <w:r>
        <w:t>I would also like to thank all the lecturers of Faculty of Information Technology – University of Moratuwa</w:t>
      </w:r>
      <w:r w:rsidR="00DE3CD6">
        <w:t>, for their guidance and encouragement to get maximum use of knowledge and capabilities.</w:t>
      </w:r>
      <w:r>
        <w:t xml:space="preserve"> </w:t>
      </w:r>
    </w:p>
    <w:p w:rsidR="004266B6" w:rsidRDefault="004266B6" w:rsidP="005E431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5E4319">
      <w:pPr>
        <w:pStyle w:val="custombody"/>
      </w:pPr>
      <w:r>
        <w:t>My special thanks</w:t>
      </w:r>
      <w:r w:rsidR="00C45617">
        <w:t xml:space="preserve"> must go</w:t>
      </w:r>
      <w:r>
        <w:t xml:space="preserve"> to Dr. Dilani Wickramaarachchi at University of Kelaniya, for her kind support, guidance,</w:t>
      </w:r>
      <w:r w:rsidR="005E4319">
        <w:t xml:space="preserve"> motivation</w:t>
      </w:r>
      <w:r>
        <w:t xml:space="preserve"> </w:t>
      </w:r>
      <w:r w:rsidR="002460D3">
        <w:t xml:space="preserve">and </w:t>
      </w:r>
      <w:r>
        <w:t xml:space="preserve">encouragement </w:t>
      </w:r>
      <w:r w:rsidR="00C45617">
        <w:t>throughout</w:t>
      </w:r>
      <w:r>
        <w:t>.</w:t>
      </w:r>
    </w:p>
    <w:p w:rsidR="00586723" w:rsidRDefault="00C45617" w:rsidP="005E431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24586C">
      <w:pPr>
        <w:pStyle w:val="custombody"/>
      </w:pPr>
      <w:r w:rsidRPr="002D2D08">
        <w:t>Rail transportation has been considered as a main mode of transportation in Sri Lanka since a long time. Therefore it is very important to support and enhance railway transportation as an alternative method of transportation</w:t>
      </w:r>
      <w:r>
        <w:t>.</w:t>
      </w:r>
      <w:r w:rsidR="006F25C8">
        <w:t xml:space="preserve"> With the advancement of information technology, over the time there has been many attempts to enhance the quality of train transportation, but despite of them there are some major concerns for the train passengers in Sri Lanka remaining up to date unsolved.</w:t>
      </w:r>
    </w:p>
    <w:p w:rsidR="00E40143" w:rsidRPr="00E40143" w:rsidRDefault="00E40143" w:rsidP="0024586C">
      <w:pPr>
        <w:pStyle w:val="custombody"/>
      </w:pPr>
      <w:r w:rsidRPr="00E40143">
        <w:t xml:space="preserve">The main objective of this project is to </w:t>
      </w:r>
      <w:r w:rsidR="00EB4589">
        <w:t>propose and implement</w:t>
      </w:r>
      <w:r w:rsidRPr="00E40143">
        <w:t xml:space="preserve"> a</w:t>
      </w:r>
      <w:r w:rsidR="00CF4BD6">
        <w:t xml:space="preserve"> crowd - 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3E60EC">
        <w:t xml:space="preserve"> aiming to address the major concerns and enhance the railway transportation service</w:t>
      </w:r>
      <w:r w:rsidRPr="00E40143">
        <w:t>.</w:t>
      </w:r>
      <w:r w:rsidR="00CF4BD6">
        <w:t xml:space="preserve">  </w:t>
      </w:r>
      <w:r w:rsidRPr="00E40143">
        <w:t xml:space="preserve"> </w:t>
      </w:r>
    </w:p>
    <w:p w:rsidR="00B468DF" w:rsidRDefault="00B468DF" w:rsidP="0024586C">
      <w:pPr>
        <w:pStyle w:val="custombody"/>
      </w:pPr>
      <w:r>
        <w:t>CBTLS is a community based (</w:t>
      </w:r>
      <w:r w:rsidR="005B1290">
        <w:t xml:space="preserve">crowd - sourced) system,  </w:t>
      </w:r>
      <w:r>
        <w:t>therefore th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FB55E4">
        <w:t xml:space="preserve"> </w:t>
      </w:r>
      <w:r w:rsidR="005B1290">
        <w:t xml:space="preserve">using </w:t>
      </w:r>
      <w:r w:rsidR="00E17F97">
        <w:t>is</w:t>
      </w:r>
      <w:r>
        <w:t xml:space="preserve"> given back to the train passengers from the system.</w:t>
      </w:r>
    </w:p>
    <w:p w:rsidR="001B0380" w:rsidRDefault="00B468DF" w:rsidP="0024586C">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E17F97" w:rsidRPr="00E17F97">
        <w:t xml:space="preserve">Only the master data would be inserted into the system initially and the rest of the data required for system’s functionality is </w:t>
      </w:r>
      <w:r w:rsidR="00E17F97">
        <w:t>captured</w:t>
      </w:r>
      <w:r w:rsidR="00E17F97" w:rsidRPr="00E17F97">
        <w:t xml:space="preserve"> </w:t>
      </w:r>
      <w:r w:rsidR="00E17F97">
        <w:t>from</w:t>
      </w:r>
      <w:r w:rsidR="00E17F97" w:rsidRPr="00E17F97">
        <w:t xml:space="preserve"> the train passengers, hence the system is community based.</w:t>
      </w:r>
    </w:p>
    <w:p w:rsidR="001B0380" w:rsidRDefault="005B1290" w:rsidP="0024586C">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24586C">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24586C">
      <w:pPr>
        <w:pStyle w:val="custombody"/>
      </w:pPr>
      <w:r>
        <w:t>With this system, it is expected to facilitate train passengers to make better travelling decisions by providing required information</w:t>
      </w:r>
      <w:r w:rsidR="00735B0F">
        <w:t xml:space="preserve"> for them</w:t>
      </w:r>
      <w:r>
        <w:t xml:space="preserve">. </w:t>
      </w:r>
    </w:p>
    <w:p w:rsidR="00A32C15" w:rsidRDefault="00947D3C" w:rsidP="00A32C15">
      <w:pPr>
        <w:pStyle w:val="custommainheadprepages"/>
      </w:pPr>
      <w:r w:rsidRPr="008030B4">
        <w:lastRenderedPageBreak/>
        <w:t>Table of Contents</w:t>
      </w:r>
    </w:p>
    <w:p w:rsidR="000A275E" w:rsidRDefault="001D6DE9">
      <w:pPr>
        <w:pStyle w:val="TOC1"/>
        <w:tabs>
          <w:tab w:val="right" w:pos="8299"/>
        </w:tabs>
        <w:rPr>
          <w:rFonts w:asciiTheme="minorHAnsi" w:eastAsiaTheme="minorEastAsia" w:hAnsiTheme="minorHAnsi"/>
          <w:b w:val="0"/>
          <w:noProof/>
          <w:sz w:val="22"/>
        </w:rPr>
      </w:pPr>
      <w:r>
        <w:rPr>
          <w:sz w:val="24"/>
          <w:szCs w:val="24"/>
        </w:rPr>
        <w:fldChar w:fldCharType="begin"/>
      </w:r>
      <w:r>
        <w:rPr>
          <w:sz w:val="24"/>
          <w:szCs w:val="24"/>
        </w:rPr>
        <w:instrText xml:space="preserve"> TOC \h \z \t "c1_custom_head_level_2,2,custom_main_head,1,c2_custom_head_level_2,2,c2_custom_head_level_3,3,c3_custom_head_level_2,2,c3_custom_head_level_3,3,c4_custom_head_level_2,2,c5_custom_head_level_2,2" </w:instrText>
      </w:r>
      <w:r>
        <w:rPr>
          <w:sz w:val="24"/>
          <w:szCs w:val="24"/>
        </w:rPr>
        <w:fldChar w:fldCharType="separate"/>
      </w:r>
      <w:hyperlink w:anchor="_Toc445724089" w:history="1">
        <w:r w:rsidR="000A275E" w:rsidRPr="00F353AC">
          <w:rPr>
            <w:rStyle w:val="Hyperlink"/>
            <w:noProof/>
          </w:rPr>
          <w:t>CBTLS – Community Based Train Locating System</w:t>
        </w:r>
        <w:r w:rsidR="000A275E">
          <w:rPr>
            <w:noProof/>
            <w:webHidden/>
          </w:rPr>
          <w:tab/>
        </w:r>
        <w:r w:rsidR="000A275E">
          <w:rPr>
            <w:noProof/>
            <w:webHidden/>
          </w:rPr>
          <w:fldChar w:fldCharType="begin"/>
        </w:r>
        <w:r w:rsidR="000A275E">
          <w:rPr>
            <w:noProof/>
            <w:webHidden/>
          </w:rPr>
          <w:instrText xml:space="preserve"> PAGEREF _Toc445724089 \h </w:instrText>
        </w:r>
        <w:r w:rsidR="000A275E">
          <w:rPr>
            <w:noProof/>
            <w:webHidden/>
          </w:rPr>
        </w:r>
        <w:r w:rsidR="000A275E">
          <w:rPr>
            <w:noProof/>
            <w:webHidden/>
          </w:rPr>
          <w:fldChar w:fldCharType="separate"/>
        </w:r>
        <w:r w:rsidR="000A275E">
          <w:rPr>
            <w:noProof/>
            <w:webHidden/>
          </w:rPr>
          <w:t>1</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0" w:history="1">
        <w:r w:rsidR="000A275E" w:rsidRPr="00F353AC">
          <w:rPr>
            <w:rStyle w:val="Hyperlink"/>
            <w:noProof/>
          </w:rPr>
          <w:t>1.1</w:t>
        </w:r>
        <w:r w:rsidR="000A275E">
          <w:rPr>
            <w:rFonts w:asciiTheme="minorHAnsi" w:eastAsiaTheme="minorEastAsia" w:hAnsiTheme="minorHAnsi"/>
            <w:b w:val="0"/>
            <w:noProof/>
            <w:sz w:val="22"/>
          </w:rPr>
          <w:tab/>
        </w:r>
        <w:r w:rsidR="000A275E" w:rsidRPr="00F353AC">
          <w:rPr>
            <w:rStyle w:val="Hyperlink"/>
            <w:noProof/>
          </w:rPr>
          <w:t>Introduction</w:t>
        </w:r>
        <w:r w:rsidR="000A275E">
          <w:rPr>
            <w:noProof/>
            <w:webHidden/>
          </w:rPr>
          <w:tab/>
        </w:r>
        <w:r w:rsidR="000A275E">
          <w:rPr>
            <w:noProof/>
            <w:webHidden/>
          </w:rPr>
          <w:fldChar w:fldCharType="begin"/>
        </w:r>
        <w:r w:rsidR="000A275E">
          <w:rPr>
            <w:noProof/>
            <w:webHidden/>
          </w:rPr>
          <w:instrText xml:space="preserve"> PAGEREF _Toc445724090 \h </w:instrText>
        </w:r>
        <w:r w:rsidR="000A275E">
          <w:rPr>
            <w:noProof/>
            <w:webHidden/>
          </w:rPr>
        </w:r>
        <w:r w:rsidR="000A275E">
          <w:rPr>
            <w:noProof/>
            <w:webHidden/>
          </w:rPr>
          <w:fldChar w:fldCharType="separate"/>
        </w:r>
        <w:r w:rsidR="000A275E">
          <w:rPr>
            <w:noProof/>
            <w:webHidden/>
          </w:rPr>
          <w:t>1</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1" w:history="1">
        <w:r w:rsidR="000A275E" w:rsidRPr="00F353AC">
          <w:rPr>
            <w:rStyle w:val="Hyperlink"/>
            <w:noProof/>
          </w:rPr>
          <w:t>1.2</w:t>
        </w:r>
        <w:r w:rsidR="000A275E">
          <w:rPr>
            <w:rFonts w:asciiTheme="minorHAnsi" w:eastAsiaTheme="minorEastAsia" w:hAnsiTheme="minorHAnsi"/>
            <w:b w:val="0"/>
            <w:noProof/>
            <w:sz w:val="22"/>
          </w:rPr>
          <w:tab/>
        </w:r>
        <w:r w:rsidR="000A275E" w:rsidRPr="00F353AC">
          <w:rPr>
            <w:rStyle w:val="Hyperlink"/>
            <w:noProof/>
          </w:rPr>
          <w:t>Background and Motivation</w:t>
        </w:r>
        <w:r w:rsidR="000A275E">
          <w:rPr>
            <w:noProof/>
            <w:webHidden/>
          </w:rPr>
          <w:tab/>
        </w:r>
        <w:r w:rsidR="000A275E">
          <w:rPr>
            <w:noProof/>
            <w:webHidden/>
          </w:rPr>
          <w:fldChar w:fldCharType="begin"/>
        </w:r>
        <w:r w:rsidR="000A275E">
          <w:rPr>
            <w:noProof/>
            <w:webHidden/>
          </w:rPr>
          <w:instrText xml:space="preserve"> PAGEREF _Toc445724091 \h </w:instrText>
        </w:r>
        <w:r w:rsidR="000A275E">
          <w:rPr>
            <w:noProof/>
            <w:webHidden/>
          </w:rPr>
        </w:r>
        <w:r w:rsidR="000A275E">
          <w:rPr>
            <w:noProof/>
            <w:webHidden/>
          </w:rPr>
          <w:fldChar w:fldCharType="separate"/>
        </w:r>
        <w:r w:rsidR="000A275E">
          <w:rPr>
            <w:noProof/>
            <w:webHidden/>
          </w:rPr>
          <w:t>1</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2" w:history="1">
        <w:r w:rsidR="000A275E" w:rsidRPr="00F353AC">
          <w:rPr>
            <w:rStyle w:val="Hyperlink"/>
            <w:noProof/>
          </w:rPr>
          <w:t>1.3</w:t>
        </w:r>
        <w:r w:rsidR="000A275E">
          <w:rPr>
            <w:rFonts w:asciiTheme="minorHAnsi" w:eastAsiaTheme="minorEastAsia" w:hAnsiTheme="minorHAnsi"/>
            <w:b w:val="0"/>
            <w:noProof/>
            <w:sz w:val="22"/>
          </w:rPr>
          <w:tab/>
        </w:r>
        <w:r w:rsidR="000A275E" w:rsidRPr="00F353AC">
          <w:rPr>
            <w:rStyle w:val="Hyperlink"/>
            <w:noProof/>
          </w:rPr>
          <w:t>Aims and Objectives of the CBTLS</w:t>
        </w:r>
        <w:r w:rsidR="000A275E">
          <w:rPr>
            <w:noProof/>
            <w:webHidden/>
          </w:rPr>
          <w:tab/>
        </w:r>
        <w:r w:rsidR="000A275E">
          <w:rPr>
            <w:noProof/>
            <w:webHidden/>
          </w:rPr>
          <w:fldChar w:fldCharType="begin"/>
        </w:r>
        <w:r w:rsidR="000A275E">
          <w:rPr>
            <w:noProof/>
            <w:webHidden/>
          </w:rPr>
          <w:instrText xml:space="preserve"> PAGEREF _Toc445724092 \h </w:instrText>
        </w:r>
        <w:r w:rsidR="000A275E">
          <w:rPr>
            <w:noProof/>
            <w:webHidden/>
          </w:rPr>
        </w:r>
        <w:r w:rsidR="000A275E">
          <w:rPr>
            <w:noProof/>
            <w:webHidden/>
          </w:rPr>
          <w:fldChar w:fldCharType="separate"/>
        </w:r>
        <w:r w:rsidR="000A275E">
          <w:rPr>
            <w:noProof/>
            <w:webHidden/>
          </w:rPr>
          <w:t>5</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3" w:history="1">
        <w:r w:rsidR="000A275E" w:rsidRPr="00F353AC">
          <w:rPr>
            <w:rStyle w:val="Hyperlink"/>
            <w:noProof/>
          </w:rPr>
          <w:t>1.4</w:t>
        </w:r>
        <w:r w:rsidR="000A275E">
          <w:rPr>
            <w:rFonts w:asciiTheme="minorHAnsi" w:eastAsiaTheme="minorEastAsia" w:hAnsiTheme="minorHAnsi"/>
            <w:b w:val="0"/>
            <w:noProof/>
            <w:sz w:val="22"/>
          </w:rPr>
          <w:tab/>
        </w:r>
        <w:r w:rsidR="000A275E" w:rsidRPr="00F353AC">
          <w:rPr>
            <w:rStyle w:val="Hyperlink"/>
            <w:noProof/>
          </w:rPr>
          <w:t>CBTLS Implementation – how will it address the issues</w:t>
        </w:r>
        <w:r w:rsidR="000A275E">
          <w:rPr>
            <w:noProof/>
            <w:webHidden/>
          </w:rPr>
          <w:tab/>
        </w:r>
        <w:r w:rsidR="000A275E">
          <w:rPr>
            <w:noProof/>
            <w:webHidden/>
          </w:rPr>
          <w:fldChar w:fldCharType="begin"/>
        </w:r>
        <w:r w:rsidR="000A275E">
          <w:rPr>
            <w:noProof/>
            <w:webHidden/>
          </w:rPr>
          <w:instrText xml:space="preserve"> PAGEREF _Toc445724093 \h </w:instrText>
        </w:r>
        <w:r w:rsidR="000A275E">
          <w:rPr>
            <w:noProof/>
            <w:webHidden/>
          </w:rPr>
        </w:r>
        <w:r w:rsidR="000A275E">
          <w:rPr>
            <w:noProof/>
            <w:webHidden/>
          </w:rPr>
          <w:fldChar w:fldCharType="separate"/>
        </w:r>
        <w:r w:rsidR="000A275E">
          <w:rPr>
            <w:noProof/>
            <w:webHidden/>
          </w:rPr>
          <w:t>6</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4" w:history="1">
        <w:r w:rsidR="000A275E" w:rsidRPr="00F353AC">
          <w:rPr>
            <w:rStyle w:val="Hyperlink"/>
            <w:noProof/>
          </w:rPr>
          <w:t>1.5</w:t>
        </w:r>
        <w:r w:rsidR="000A275E">
          <w:rPr>
            <w:rFonts w:asciiTheme="minorHAnsi" w:eastAsiaTheme="minorEastAsia" w:hAnsiTheme="minorHAnsi"/>
            <w:b w:val="0"/>
            <w:noProof/>
            <w:sz w:val="22"/>
          </w:rPr>
          <w:tab/>
        </w:r>
        <w:r w:rsidR="000A275E" w:rsidRPr="00F353AC">
          <w:rPr>
            <w:rStyle w:val="Hyperlink"/>
            <w:noProof/>
          </w:rPr>
          <w:t>Structure of the Dissertation</w:t>
        </w:r>
        <w:r w:rsidR="000A275E">
          <w:rPr>
            <w:noProof/>
            <w:webHidden/>
          </w:rPr>
          <w:tab/>
        </w:r>
        <w:r w:rsidR="000A275E">
          <w:rPr>
            <w:noProof/>
            <w:webHidden/>
          </w:rPr>
          <w:fldChar w:fldCharType="begin"/>
        </w:r>
        <w:r w:rsidR="000A275E">
          <w:rPr>
            <w:noProof/>
            <w:webHidden/>
          </w:rPr>
          <w:instrText xml:space="preserve"> PAGEREF _Toc445724094 \h </w:instrText>
        </w:r>
        <w:r w:rsidR="000A275E">
          <w:rPr>
            <w:noProof/>
            <w:webHidden/>
          </w:rPr>
        </w:r>
        <w:r w:rsidR="000A275E">
          <w:rPr>
            <w:noProof/>
            <w:webHidden/>
          </w:rPr>
          <w:fldChar w:fldCharType="separate"/>
        </w:r>
        <w:r w:rsidR="000A275E">
          <w:rPr>
            <w:noProof/>
            <w:webHidden/>
          </w:rPr>
          <w:t>10</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5" w:history="1">
        <w:r w:rsidR="000A275E" w:rsidRPr="00F353AC">
          <w:rPr>
            <w:rStyle w:val="Hyperlink"/>
            <w:noProof/>
          </w:rPr>
          <w:t>1.6</w:t>
        </w:r>
        <w:r w:rsidR="000A275E">
          <w:rPr>
            <w:rFonts w:asciiTheme="minorHAnsi" w:eastAsiaTheme="minorEastAsia" w:hAnsiTheme="minorHAnsi"/>
            <w:b w:val="0"/>
            <w:noProof/>
            <w:sz w:val="22"/>
          </w:rPr>
          <w:tab/>
        </w:r>
        <w:r w:rsidR="000A275E" w:rsidRPr="00F353AC">
          <w:rPr>
            <w:rStyle w:val="Hyperlink"/>
            <w:noProof/>
          </w:rPr>
          <w:t>Summary</w:t>
        </w:r>
        <w:r w:rsidR="000A275E">
          <w:rPr>
            <w:noProof/>
            <w:webHidden/>
          </w:rPr>
          <w:tab/>
        </w:r>
        <w:r w:rsidR="000A275E">
          <w:rPr>
            <w:noProof/>
            <w:webHidden/>
          </w:rPr>
          <w:fldChar w:fldCharType="begin"/>
        </w:r>
        <w:r w:rsidR="000A275E">
          <w:rPr>
            <w:noProof/>
            <w:webHidden/>
          </w:rPr>
          <w:instrText xml:space="preserve"> PAGEREF _Toc445724095 \h </w:instrText>
        </w:r>
        <w:r w:rsidR="000A275E">
          <w:rPr>
            <w:noProof/>
            <w:webHidden/>
          </w:rPr>
        </w:r>
        <w:r w:rsidR="000A275E">
          <w:rPr>
            <w:noProof/>
            <w:webHidden/>
          </w:rPr>
          <w:fldChar w:fldCharType="separate"/>
        </w:r>
        <w:r w:rsidR="000A275E">
          <w:rPr>
            <w:noProof/>
            <w:webHidden/>
          </w:rPr>
          <w:t>11</w:t>
        </w:r>
        <w:r w:rsidR="000A275E">
          <w:rPr>
            <w:noProof/>
            <w:webHidden/>
          </w:rPr>
          <w:fldChar w:fldCharType="end"/>
        </w:r>
      </w:hyperlink>
    </w:p>
    <w:p w:rsidR="000A275E" w:rsidRDefault="00E84315">
      <w:pPr>
        <w:pStyle w:val="TOC1"/>
        <w:tabs>
          <w:tab w:val="right" w:pos="8299"/>
        </w:tabs>
        <w:rPr>
          <w:rFonts w:asciiTheme="minorHAnsi" w:eastAsiaTheme="minorEastAsia" w:hAnsiTheme="minorHAnsi"/>
          <w:b w:val="0"/>
          <w:noProof/>
          <w:sz w:val="22"/>
        </w:rPr>
      </w:pPr>
      <w:hyperlink w:anchor="_Toc445724096" w:history="1">
        <w:r w:rsidR="000A275E" w:rsidRPr="00F353AC">
          <w:rPr>
            <w:rStyle w:val="Hyperlink"/>
            <w:noProof/>
          </w:rPr>
          <w:t>Current approaches available to address the Issues in Railway Transportation System</w:t>
        </w:r>
        <w:r w:rsidR="000A275E">
          <w:rPr>
            <w:noProof/>
            <w:webHidden/>
          </w:rPr>
          <w:tab/>
        </w:r>
        <w:r w:rsidR="000A275E">
          <w:rPr>
            <w:noProof/>
            <w:webHidden/>
          </w:rPr>
          <w:fldChar w:fldCharType="begin"/>
        </w:r>
        <w:r w:rsidR="000A275E">
          <w:rPr>
            <w:noProof/>
            <w:webHidden/>
          </w:rPr>
          <w:instrText xml:space="preserve"> PAGEREF _Toc445724096 \h </w:instrText>
        </w:r>
        <w:r w:rsidR="000A275E">
          <w:rPr>
            <w:noProof/>
            <w:webHidden/>
          </w:rPr>
        </w:r>
        <w:r w:rsidR="000A275E">
          <w:rPr>
            <w:noProof/>
            <w:webHidden/>
          </w:rPr>
          <w:fldChar w:fldCharType="separate"/>
        </w:r>
        <w:r w:rsidR="000A275E">
          <w:rPr>
            <w:noProof/>
            <w:webHidden/>
          </w:rPr>
          <w:t>12</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7" w:history="1">
        <w:r w:rsidR="000A275E" w:rsidRPr="00F353AC">
          <w:rPr>
            <w:rStyle w:val="Hyperlink"/>
            <w:noProof/>
          </w:rPr>
          <w:t>2.1</w:t>
        </w:r>
        <w:r w:rsidR="000A275E">
          <w:rPr>
            <w:rFonts w:asciiTheme="minorHAnsi" w:eastAsiaTheme="minorEastAsia" w:hAnsiTheme="minorHAnsi"/>
            <w:b w:val="0"/>
            <w:noProof/>
            <w:sz w:val="22"/>
          </w:rPr>
          <w:tab/>
        </w:r>
        <w:r w:rsidR="000A275E" w:rsidRPr="00F353AC">
          <w:rPr>
            <w:rStyle w:val="Hyperlink"/>
            <w:noProof/>
          </w:rPr>
          <w:t>Introduction</w:t>
        </w:r>
        <w:r w:rsidR="000A275E">
          <w:rPr>
            <w:noProof/>
            <w:webHidden/>
          </w:rPr>
          <w:tab/>
        </w:r>
        <w:r w:rsidR="000A275E">
          <w:rPr>
            <w:noProof/>
            <w:webHidden/>
          </w:rPr>
          <w:fldChar w:fldCharType="begin"/>
        </w:r>
        <w:r w:rsidR="000A275E">
          <w:rPr>
            <w:noProof/>
            <w:webHidden/>
          </w:rPr>
          <w:instrText xml:space="preserve"> PAGEREF _Toc445724097 \h </w:instrText>
        </w:r>
        <w:r w:rsidR="000A275E">
          <w:rPr>
            <w:noProof/>
            <w:webHidden/>
          </w:rPr>
        </w:r>
        <w:r w:rsidR="000A275E">
          <w:rPr>
            <w:noProof/>
            <w:webHidden/>
          </w:rPr>
          <w:fldChar w:fldCharType="separate"/>
        </w:r>
        <w:r w:rsidR="000A275E">
          <w:rPr>
            <w:noProof/>
            <w:webHidden/>
          </w:rPr>
          <w:t>12</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098" w:history="1">
        <w:r w:rsidR="000A275E" w:rsidRPr="00F353AC">
          <w:rPr>
            <w:rStyle w:val="Hyperlink"/>
            <w:noProof/>
          </w:rPr>
          <w:t>2.2</w:t>
        </w:r>
        <w:r w:rsidR="000A275E">
          <w:rPr>
            <w:rFonts w:asciiTheme="minorHAnsi" w:eastAsiaTheme="minorEastAsia" w:hAnsiTheme="minorHAnsi"/>
            <w:b w:val="0"/>
            <w:noProof/>
            <w:sz w:val="22"/>
          </w:rPr>
          <w:tab/>
        </w:r>
        <w:r w:rsidR="000A275E" w:rsidRPr="00F353AC">
          <w:rPr>
            <w:rStyle w:val="Hyperlink"/>
            <w:noProof/>
          </w:rPr>
          <w:t>Currently Available Systems for general public in railway transportation services</w:t>
        </w:r>
        <w:r w:rsidR="000A275E">
          <w:rPr>
            <w:noProof/>
            <w:webHidden/>
          </w:rPr>
          <w:tab/>
        </w:r>
        <w:r w:rsidR="000A275E">
          <w:rPr>
            <w:noProof/>
            <w:webHidden/>
          </w:rPr>
          <w:fldChar w:fldCharType="begin"/>
        </w:r>
        <w:r w:rsidR="000A275E">
          <w:rPr>
            <w:noProof/>
            <w:webHidden/>
          </w:rPr>
          <w:instrText xml:space="preserve"> PAGEREF _Toc445724098 \h </w:instrText>
        </w:r>
        <w:r w:rsidR="000A275E">
          <w:rPr>
            <w:noProof/>
            <w:webHidden/>
          </w:rPr>
        </w:r>
        <w:r w:rsidR="000A275E">
          <w:rPr>
            <w:noProof/>
            <w:webHidden/>
          </w:rPr>
          <w:fldChar w:fldCharType="separate"/>
        </w:r>
        <w:r w:rsidR="000A275E">
          <w:rPr>
            <w:noProof/>
            <w:webHidden/>
          </w:rPr>
          <w:t>13</w:t>
        </w:r>
        <w:r w:rsidR="000A275E">
          <w:rPr>
            <w:noProof/>
            <w:webHidden/>
          </w:rPr>
          <w:fldChar w:fldCharType="end"/>
        </w:r>
      </w:hyperlink>
    </w:p>
    <w:p w:rsidR="000A275E" w:rsidRDefault="00E84315">
      <w:pPr>
        <w:pStyle w:val="TOC3"/>
        <w:tabs>
          <w:tab w:val="left" w:pos="1320"/>
          <w:tab w:val="right" w:pos="8299"/>
        </w:tabs>
        <w:rPr>
          <w:rFonts w:asciiTheme="minorHAnsi" w:eastAsiaTheme="minorEastAsia" w:hAnsiTheme="minorHAnsi"/>
          <w:b w:val="0"/>
          <w:noProof/>
          <w:sz w:val="22"/>
        </w:rPr>
      </w:pPr>
      <w:hyperlink w:anchor="_Toc445724099" w:history="1">
        <w:r w:rsidR="000A275E" w:rsidRPr="00F353AC">
          <w:rPr>
            <w:rStyle w:val="Hyperlink"/>
            <w:noProof/>
          </w:rPr>
          <w:t>2.2.1</w:t>
        </w:r>
        <w:r w:rsidR="000A275E">
          <w:rPr>
            <w:rFonts w:asciiTheme="minorHAnsi" w:eastAsiaTheme="minorEastAsia" w:hAnsiTheme="minorHAnsi"/>
            <w:b w:val="0"/>
            <w:noProof/>
            <w:sz w:val="22"/>
          </w:rPr>
          <w:tab/>
        </w:r>
        <w:r w:rsidR="000A275E" w:rsidRPr="00F353AC">
          <w:rPr>
            <w:rStyle w:val="Hyperlink"/>
            <w:noProof/>
          </w:rPr>
          <w:t>eService by The Department of Railways [7]</w:t>
        </w:r>
        <w:r w:rsidR="000A275E">
          <w:rPr>
            <w:noProof/>
            <w:webHidden/>
          </w:rPr>
          <w:tab/>
        </w:r>
        <w:r w:rsidR="000A275E">
          <w:rPr>
            <w:noProof/>
            <w:webHidden/>
          </w:rPr>
          <w:fldChar w:fldCharType="begin"/>
        </w:r>
        <w:r w:rsidR="000A275E">
          <w:rPr>
            <w:noProof/>
            <w:webHidden/>
          </w:rPr>
          <w:instrText xml:space="preserve"> PAGEREF _Toc445724099 \h </w:instrText>
        </w:r>
        <w:r w:rsidR="000A275E">
          <w:rPr>
            <w:noProof/>
            <w:webHidden/>
          </w:rPr>
        </w:r>
        <w:r w:rsidR="000A275E">
          <w:rPr>
            <w:noProof/>
            <w:webHidden/>
          </w:rPr>
          <w:fldChar w:fldCharType="separate"/>
        </w:r>
        <w:r w:rsidR="000A275E">
          <w:rPr>
            <w:noProof/>
            <w:webHidden/>
          </w:rPr>
          <w:t>13</w:t>
        </w:r>
        <w:r w:rsidR="000A275E">
          <w:rPr>
            <w:noProof/>
            <w:webHidden/>
          </w:rPr>
          <w:fldChar w:fldCharType="end"/>
        </w:r>
      </w:hyperlink>
    </w:p>
    <w:p w:rsidR="000A275E" w:rsidRDefault="00E84315">
      <w:pPr>
        <w:pStyle w:val="TOC3"/>
        <w:tabs>
          <w:tab w:val="left" w:pos="1320"/>
          <w:tab w:val="right" w:pos="8299"/>
        </w:tabs>
        <w:rPr>
          <w:rFonts w:asciiTheme="minorHAnsi" w:eastAsiaTheme="minorEastAsia" w:hAnsiTheme="minorHAnsi"/>
          <w:b w:val="0"/>
          <w:noProof/>
          <w:sz w:val="22"/>
        </w:rPr>
      </w:pPr>
      <w:hyperlink w:anchor="_Toc445724100" w:history="1">
        <w:r w:rsidR="000A275E" w:rsidRPr="00F353AC">
          <w:rPr>
            <w:rStyle w:val="Hyperlink"/>
            <w:noProof/>
          </w:rPr>
          <w:t>2.2.2</w:t>
        </w:r>
        <w:r w:rsidR="000A275E">
          <w:rPr>
            <w:rFonts w:asciiTheme="minorHAnsi" w:eastAsiaTheme="minorEastAsia" w:hAnsiTheme="minorHAnsi"/>
            <w:b w:val="0"/>
            <w:noProof/>
            <w:sz w:val="22"/>
          </w:rPr>
          <w:tab/>
        </w:r>
        <w:r w:rsidR="000A275E" w:rsidRPr="00F353AC">
          <w:rPr>
            <w:rStyle w:val="Hyperlink"/>
            <w:noProof/>
          </w:rPr>
          <w:t>Android Mobile Applications available in the Google Play marketplace;</w:t>
        </w:r>
        <w:r w:rsidR="000A275E">
          <w:rPr>
            <w:noProof/>
            <w:webHidden/>
          </w:rPr>
          <w:tab/>
        </w:r>
        <w:r w:rsidR="000A275E">
          <w:rPr>
            <w:noProof/>
            <w:webHidden/>
          </w:rPr>
          <w:fldChar w:fldCharType="begin"/>
        </w:r>
        <w:r w:rsidR="000A275E">
          <w:rPr>
            <w:noProof/>
            <w:webHidden/>
          </w:rPr>
          <w:instrText xml:space="preserve"> PAGEREF _Toc445724100 \h </w:instrText>
        </w:r>
        <w:r w:rsidR="000A275E">
          <w:rPr>
            <w:noProof/>
            <w:webHidden/>
          </w:rPr>
        </w:r>
        <w:r w:rsidR="000A275E">
          <w:rPr>
            <w:noProof/>
            <w:webHidden/>
          </w:rPr>
          <w:fldChar w:fldCharType="separate"/>
        </w:r>
        <w:r w:rsidR="000A275E">
          <w:rPr>
            <w:noProof/>
            <w:webHidden/>
          </w:rPr>
          <w:t>16</w:t>
        </w:r>
        <w:r w:rsidR="000A275E">
          <w:rPr>
            <w:noProof/>
            <w:webHidden/>
          </w:rPr>
          <w:fldChar w:fldCharType="end"/>
        </w:r>
      </w:hyperlink>
    </w:p>
    <w:p w:rsidR="000A275E" w:rsidRDefault="00E84315">
      <w:pPr>
        <w:pStyle w:val="TOC3"/>
        <w:tabs>
          <w:tab w:val="left" w:pos="1320"/>
          <w:tab w:val="right" w:pos="8299"/>
        </w:tabs>
        <w:rPr>
          <w:rFonts w:asciiTheme="minorHAnsi" w:eastAsiaTheme="minorEastAsia" w:hAnsiTheme="minorHAnsi"/>
          <w:b w:val="0"/>
          <w:noProof/>
          <w:sz w:val="22"/>
        </w:rPr>
      </w:pPr>
      <w:hyperlink w:anchor="_Toc445724101" w:history="1">
        <w:r w:rsidR="000A275E" w:rsidRPr="00F353AC">
          <w:rPr>
            <w:rStyle w:val="Hyperlink"/>
            <w:noProof/>
          </w:rPr>
          <w:t>2.2.3</w:t>
        </w:r>
        <w:r w:rsidR="000A275E">
          <w:rPr>
            <w:rFonts w:asciiTheme="minorHAnsi" w:eastAsiaTheme="minorEastAsia" w:hAnsiTheme="minorHAnsi"/>
            <w:b w:val="0"/>
            <w:noProof/>
            <w:sz w:val="22"/>
          </w:rPr>
          <w:tab/>
        </w:r>
        <w:r w:rsidR="000A275E" w:rsidRPr="00F353AC">
          <w:rPr>
            <w:rStyle w:val="Hyperlink"/>
            <w:noProof/>
          </w:rPr>
          <w:t>GPRS based Railway Traffic Optimisation System (RTOS) by Sri Lanka Railway with University of Colombo [11]</w:t>
        </w:r>
        <w:r w:rsidR="000A275E">
          <w:rPr>
            <w:noProof/>
            <w:webHidden/>
          </w:rPr>
          <w:tab/>
        </w:r>
        <w:r w:rsidR="000A275E">
          <w:rPr>
            <w:noProof/>
            <w:webHidden/>
          </w:rPr>
          <w:fldChar w:fldCharType="begin"/>
        </w:r>
        <w:r w:rsidR="000A275E">
          <w:rPr>
            <w:noProof/>
            <w:webHidden/>
          </w:rPr>
          <w:instrText xml:space="preserve"> PAGEREF _Toc445724101 \h </w:instrText>
        </w:r>
        <w:r w:rsidR="000A275E">
          <w:rPr>
            <w:noProof/>
            <w:webHidden/>
          </w:rPr>
        </w:r>
        <w:r w:rsidR="000A275E">
          <w:rPr>
            <w:noProof/>
            <w:webHidden/>
          </w:rPr>
          <w:fldChar w:fldCharType="separate"/>
        </w:r>
        <w:r w:rsidR="000A275E">
          <w:rPr>
            <w:noProof/>
            <w:webHidden/>
          </w:rPr>
          <w:t>17</w:t>
        </w:r>
        <w:r w:rsidR="000A275E">
          <w:rPr>
            <w:noProof/>
            <w:webHidden/>
          </w:rPr>
          <w:fldChar w:fldCharType="end"/>
        </w:r>
      </w:hyperlink>
    </w:p>
    <w:p w:rsidR="000A275E" w:rsidRDefault="00E84315">
      <w:pPr>
        <w:pStyle w:val="TOC3"/>
        <w:tabs>
          <w:tab w:val="left" w:pos="1320"/>
          <w:tab w:val="right" w:pos="8299"/>
        </w:tabs>
        <w:rPr>
          <w:rFonts w:asciiTheme="minorHAnsi" w:eastAsiaTheme="minorEastAsia" w:hAnsiTheme="minorHAnsi"/>
          <w:b w:val="0"/>
          <w:noProof/>
          <w:sz w:val="22"/>
        </w:rPr>
      </w:pPr>
      <w:hyperlink w:anchor="_Toc445724102" w:history="1">
        <w:r w:rsidR="000A275E" w:rsidRPr="00F353AC">
          <w:rPr>
            <w:rStyle w:val="Hyperlink"/>
            <w:noProof/>
          </w:rPr>
          <w:t>2.2.4</w:t>
        </w:r>
        <w:r w:rsidR="000A275E">
          <w:rPr>
            <w:rFonts w:asciiTheme="minorHAnsi" w:eastAsiaTheme="minorEastAsia" w:hAnsiTheme="minorHAnsi"/>
            <w:b w:val="0"/>
            <w:noProof/>
            <w:sz w:val="22"/>
          </w:rPr>
          <w:tab/>
        </w:r>
        <w:r w:rsidR="000A275E" w:rsidRPr="00F353AC">
          <w:rPr>
            <w:rStyle w:val="Hyperlink"/>
            <w:noProof/>
          </w:rPr>
          <w:t>A proposed system - GPS/GSM based train tracking system – utilizing mobile networks to support public transportation [13]</w:t>
        </w:r>
        <w:r w:rsidR="000A275E">
          <w:rPr>
            <w:noProof/>
            <w:webHidden/>
          </w:rPr>
          <w:tab/>
        </w:r>
        <w:r w:rsidR="000A275E">
          <w:rPr>
            <w:noProof/>
            <w:webHidden/>
          </w:rPr>
          <w:fldChar w:fldCharType="begin"/>
        </w:r>
        <w:r w:rsidR="000A275E">
          <w:rPr>
            <w:noProof/>
            <w:webHidden/>
          </w:rPr>
          <w:instrText xml:space="preserve"> PAGEREF _Toc445724102 \h </w:instrText>
        </w:r>
        <w:r w:rsidR="000A275E">
          <w:rPr>
            <w:noProof/>
            <w:webHidden/>
          </w:rPr>
        </w:r>
        <w:r w:rsidR="000A275E">
          <w:rPr>
            <w:noProof/>
            <w:webHidden/>
          </w:rPr>
          <w:fldChar w:fldCharType="separate"/>
        </w:r>
        <w:r w:rsidR="000A275E">
          <w:rPr>
            <w:noProof/>
            <w:webHidden/>
          </w:rPr>
          <w:t>19</w:t>
        </w:r>
        <w:r w:rsidR="000A275E">
          <w:rPr>
            <w:noProof/>
            <w:webHidden/>
          </w:rPr>
          <w:fldChar w:fldCharType="end"/>
        </w:r>
      </w:hyperlink>
    </w:p>
    <w:p w:rsidR="000A275E" w:rsidRDefault="00E84315">
      <w:pPr>
        <w:pStyle w:val="TOC3"/>
        <w:tabs>
          <w:tab w:val="left" w:pos="1320"/>
          <w:tab w:val="right" w:pos="8299"/>
        </w:tabs>
        <w:rPr>
          <w:rFonts w:asciiTheme="minorHAnsi" w:eastAsiaTheme="minorEastAsia" w:hAnsiTheme="minorHAnsi"/>
          <w:b w:val="0"/>
          <w:noProof/>
          <w:sz w:val="22"/>
        </w:rPr>
      </w:pPr>
      <w:hyperlink w:anchor="_Toc445724103" w:history="1">
        <w:r w:rsidR="000A275E" w:rsidRPr="00F353AC">
          <w:rPr>
            <w:rStyle w:val="Hyperlink"/>
            <w:noProof/>
          </w:rPr>
          <w:t>2.2.5</w:t>
        </w:r>
        <w:r w:rsidR="000A275E">
          <w:rPr>
            <w:rFonts w:asciiTheme="minorHAnsi" w:eastAsiaTheme="minorEastAsia" w:hAnsiTheme="minorHAnsi"/>
            <w:b w:val="0"/>
            <w:noProof/>
            <w:sz w:val="22"/>
          </w:rPr>
          <w:tab/>
        </w:r>
        <w:r w:rsidR="000A275E" w:rsidRPr="00F353AC">
          <w:rPr>
            <w:rStyle w:val="Hyperlink"/>
            <w:noProof/>
          </w:rPr>
          <w:t>GPS based tracking system for trains in Sri Lanka[14]</w:t>
        </w:r>
        <w:r w:rsidR="000A275E">
          <w:rPr>
            <w:noProof/>
            <w:webHidden/>
          </w:rPr>
          <w:tab/>
        </w:r>
        <w:r w:rsidR="000A275E">
          <w:rPr>
            <w:noProof/>
            <w:webHidden/>
          </w:rPr>
          <w:fldChar w:fldCharType="begin"/>
        </w:r>
        <w:r w:rsidR="000A275E">
          <w:rPr>
            <w:noProof/>
            <w:webHidden/>
          </w:rPr>
          <w:instrText xml:space="preserve"> PAGEREF _Toc445724103 \h </w:instrText>
        </w:r>
        <w:r w:rsidR="000A275E">
          <w:rPr>
            <w:noProof/>
            <w:webHidden/>
          </w:rPr>
        </w:r>
        <w:r w:rsidR="000A275E">
          <w:rPr>
            <w:noProof/>
            <w:webHidden/>
          </w:rPr>
          <w:fldChar w:fldCharType="separate"/>
        </w:r>
        <w:r w:rsidR="000A275E">
          <w:rPr>
            <w:noProof/>
            <w:webHidden/>
          </w:rPr>
          <w:t>20</w:t>
        </w:r>
        <w:r w:rsidR="000A275E">
          <w:rPr>
            <w:noProof/>
            <w:webHidden/>
          </w:rPr>
          <w:fldChar w:fldCharType="end"/>
        </w:r>
      </w:hyperlink>
    </w:p>
    <w:p w:rsidR="000A275E" w:rsidRDefault="00E84315">
      <w:pPr>
        <w:pStyle w:val="TOC3"/>
        <w:tabs>
          <w:tab w:val="left" w:pos="1320"/>
          <w:tab w:val="right" w:pos="8299"/>
        </w:tabs>
        <w:rPr>
          <w:rFonts w:asciiTheme="minorHAnsi" w:eastAsiaTheme="minorEastAsia" w:hAnsiTheme="minorHAnsi"/>
          <w:b w:val="0"/>
          <w:noProof/>
          <w:sz w:val="22"/>
        </w:rPr>
      </w:pPr>
      <w:hyperlink w:anchor="_Toc445724104" w:history="1">
        <w:r w:rsidR="000A275E" w:rsidRPr="00F353AC">
          <w:rPr>
            <w:rStyle w:val="Hyperlink"/>
            <w:noProof/>
          </w:rPr>
          <w:t>2.2.6</w:t>
        </w:r>
        <w:r w:rsidR="000A275E">
          <w:rPr>
            <w:rFonts w:asciiTheme="minorHAnsi" w:eastAsiaTheme="minorEastAsia" w:hAnsiTheme="minorHAnsi"/>
            <w:b w:val="0"/>
            <w:noProof/>
            <w:sz w:val="22"/>
          </w:rPr>
          <w:tab/>
        </w:r>
        <w:r w:rsidR="000A275E" w:rsidRPr="00F353AC">
          <w:rPr>
            <w:rStyle w:val="Hyperlink"/>
            <w:noProof/>
          </w:rPr>
          <w:t>Sri Lanka Railways  - Future plans - Information Technology [15]</w:t>
        </w:r>
        <w:r w:rsidR="000A275E">
          <w:rPr>
            <w:noProof/>
            <w:webHidden/>
          </w:rPr>
          <w:tab/>
        </w:r>
        <w:r w:rsidR="000A275E">
          <w:rPr>
            <w:noProof/>
            <w:webHidden/>
          </w:rPr>
          <w:fldChar w:fldCharType="begin"/>
        </w:r>
        <w:r w:rsidR="000A275E">
          <w:rPr>
            <w:noProof/>
            <w:webHidden/>
          </w:rPr>
          <w:instrText xml:space="preserve"> PAGEREF _Toc445724104 \h </w:instrText>
        </w:r>
        <w:r w:rsidR="000A275E">
          <w:rPr>
            <w:noProof/>
            <w:webHidden/>
          </w:rPr>
        </w:r>
        <w:r w:rsidR="000A275E">
          <w:rPr>
            <w:noProof/>
            <w:webHidden/>
          </w:rPr>
          <w:fldChar w:fldCharType="separate"/>
        </w:r>
        <w:r w:rsidR="000A275E">
          <w:rPr>
            <w:noProof/>
            <w:webHidden/>
          </w:rPr>
          <w:t>20</w:t>
        </w:r>
        <w:r w:rsidR="000A275E">
          <w:rPr>
            <w:noProof/>
            <w:webHidden/>
          </w:rPr>
          <w:fldChar w:fldCharType="end"/>
        </w:r>
      </w:hyperlink>
    </w:p>
    <w:p w:rsidR="000A275E" w:rsidRDefault="00E84315">
      <w:pPr>
        <w:pStyle w:val="TOC3"/>
        <w:tabs>
          <w:tab w:val="left" w:pos="1320"/>
          <w:tab w:val="right" w:pos="8299"/>
        </w:tabs>
        <w:rPr>
          <w:rFonts w:asciiTheme="minorHAnsi" w:eastAsiaTheme="minorEastAsia" w:hAnsiTheme="minorHAnsi"/>
          <w:b w:val="0"/>
          <w:noProof/>
          <w:sz w:val="22"/>
        </w:rPr>
      </w:pPr>
      <w:hyperlink w:anchor="_Toc445724105" w:history="1">
        <w:r w:rsidR="000A275E" w:rsidRPr="00F353AC">
          <w:rPr>
            <w:rStyle w:val="Hyperlink"/>
            <w:noProof/>
          </w:rPr>
          <w:t>2.2.7</w:t>
        </w:r>
        <w:r w:rsidR="000A275E">
          <w:rPr>
            <w:rFonts w:asciiTheme="minorHAnsi" w:eastAsiaTheme="minorEastAsia" w:hAnsiTheme="minorHAnsi"/>
            <w:b w:val="0"/>
            <w:noProof/>
            <w:sz w:val="22"/>
          </w:rPr>
          <w:tab/>
        </w:r>
        <w:r w:rsidR="000A275E" w:rsidRPr="00F353AC">
          <w:rPr>
            <w:rStyle w:val="Hyperlink"/>
            <w:noProof/>
          </w:rPr>
          <w:t>Different Types of Vehicle tracking systems</w:t>
        </w:r>
        <w:r w:rsidR="000A275E">
          <w:rPr>
            <w:noProof/>
            <w:webHidden/>
          </w:rPr>
          <w:tab/>
        </w:r>
        <w:r w:rsidR="000A275E">
          <w:rPr>
            <w:noProof/>
            <w:webHidden/>
          </w:rPr>
          <w:fldChar w:fldCharType="begin"/>
        </w:r>
        <w:r w:rsidR="000A275E">
          <w:rPr>
            <w:noProof/>
            <w:webHidden/>
          </w:rPr>
          <w:instrText xml:space="preserve"> PAGEREF _Toc445724105 \h </w:instrText>
        </w:r>
        <w:r w:rsidR="000A275E">
          <w:rPr>
            <w:noProof/>
            <w:webHidden/>
          </w:rPr>
        </w:r>
        <w:r w:rsidR="000A275E">
          <w:rPr>
            <w:noProof/>
            <w:webHidden/>
          </w:rPr>
          <w:fldChar w:fldCharType="separate"/>
        </w:r>
        <w:r w:rsidR="000A275E">
          <w:rPr>
            <w:noProof/>
            <w:webHidden/>
          </w:rPr>
          <w:t>21</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06" w:history="1">
        <w:r w:rsidR="000A275E" w:rsidRPr="00F353AC">
          <w:rPr>
            <w:rStyle w:val="Hyperlink"/>
            <w:noProof/>
          </w:rPr>
          <w:t>2.3</w:t>
        </w:r>
        <w:r w:rsidR="000A275E">
          <w:rPr>
            <w:rFonts w:asciiTheme="minorHAnsi" w:eastAsiaTheme="minorEastAsia" w:hAnsiTheme="minorHAnsi"/>
            <w:b w:val="0"/>
            <w:noProof/>
            <w:sz w:val="22"/>
          </w:rPr>
          <w:tab/>
        </w:r>
        <w:r w:rsidR="000A275E" w:rsidRPr="00F353AC">
          <w:rPr>
            <w:rStyle w:val="Hyperlink"/>
            <w:noProof/>
          </w:rPr>
          <w:t>Summary</w:t>
        </w:r>
        <w:r w:rsidR="000A275E">
          <w:rPr>
            <w:noProof/>
            <w:webHidden/>
          </w:rPr>
          <w:tab/>
        </w:r>
        <w:r w:rsidR="000A275E">
          <w:rPr>
            <w:noProof/>
            <w:webHidden/>
          </w:rPr>
          <w:fldChar w:fldCharType="begin"/>
        </w:r>
        <w:r w:rsidR="000A275E">
          <w:rPr>
            <w:noProof/>
            <w:webHidden/>
          </w:rPr>
          <w:instrText xml:space="preserve"> PAGEREF _Toc445724106 \h </w:instrText>
        </w:r>
        <w:r w:rsidR="000A275E">
          <w:rPr>
            <w:noProof/>
            <w:webHidden/>
          </w:rPr>
        </w:r>
        <w:r w:rsidR="000A275E">
          <w:rPr>
            <w:noProof/>
            <w:webHidden/>
          </w:rPr>
          <w:fldChar w:fldCharType="separate"/>
        </w:r>
        <w:r w:rsidR="000A275E">
          <w:rPr>
            <w:noProof/>
            <w:webHidden/>
          </w:rPr>
          <w:t>22</w:t>
        </w:r>
        <w:r w:rsidR="000A275E">
          <w:rPr>
            <w:noProof/>
            <w:webHidden/>
          </w:rPr>
          <w:fldChar w:fldCharType="end"/>
        </w:r>
      </w:hyperlink>
    </w:p>
    <w:p w:rsidR="000A275E" w:rsidRDefault="00E84315">
      <w:pPr>
        <w:pStyle w:val="TOC1"/>
        <w:tabs>
          <w:tab w:val="right" w:pos="8299"/>
        </w:tabs>
        <w:rPr>
          <w:rFonts w:asciiTheme="minorHAnsi" w:eastAsiaTheme="minorEastAsia" w:hAnsiTheme="minorHAnsi"/>
          <w:b w:val="0"/>
          <w:noProof/>
          <w:sz w:val="22"/>
        </w:rPr>
      </w:pPr>
      <w:hyperlink w:anchor="_Toc445724107" w:history="1">
        <w:r w:rsidR="000A275E" w:rsidRPr="00F353AC">
          <w:rPr>
            <w:rStyle w:val="Hyperlink"/>
            <w:noProof/>
          </w:rPr>
          <w:t>CBTLS – designed to cater real time data</w:t>
        </w:r>
        <w:r w:rsidR="000A275E">
          <w:rPr>
            <w:noProof/>
            <w:webHidden/>
          </w:rPr>
          <w:tab/>
        </w:r>
        <w:r w:rsidR="000A275E">
          <w:rPr>
            <w:noProof/>
            <w:webHidden/>
          </w:rPr>
          <w:fldChar w:fldCharType="begin"/>
        </w:r>
        <w:r w:rsidR="000A275E">
          <w:rPr>
            <w:noProof/>
            <w:webHidden/>
          </w:rPr>
          <w:instrText xml:space="preserve"> PAGEREF _Toc445724107 \h </w:instrText>
        </w:r>
        <w:r w:rsidR="000A275E">
          <w:rPr>
            <w:noProof/>
            <w:webHidden/>
          </w:rPr>
        </w:r>
        <w:r w:rsidR="000A275E">
          <w:rPr>
            <w:noProof/>
            <w:webHidden/>
          </w:rPr>
          <w:fldChar w:fldCharType="separate"/>
        </w:r>
        <w:r w:rsidR="000A275E">
          <w:rPr>
            <w:noProof/>
            <w:webHidden/>
          </w:rPr>
          <w:t>24</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08" w:history="1">
        <w:r w:rsidR="000A275E" w:rsidRPr="00F353AC">
          <w:rPr>
            <w:rStyle w:val="Hyperlink"/>
            <w:noProof/>
          </w:rPr>
          <w:t>3.1</w:t>
        </w:r>
        <w:r w:rsidR="000A275E">
          <w:rPr>
            <w:rFonts w:asciiTheme="minorHAnsi" w:eastAsiaTheme="minorEastAsia" w:hAnsiTheme="minorHAnsi"/>
            <w:b w:val="0"/>
            <w:noProof/>
            <w:sz w:val="22"/>
          </w:rPr>
          <w:tab/>
        </w:r>
        <w:r w:rsidR="000A275E" w:rsidRPr="00F353AC">
          <w:rPr>
            <w:rStyle w:val="Hyperlink"/>
            <w:noProof/>
          </w:rPr>
          <w:t>Introduction</w:t>
        </w:r>
        <w:r w:rsidR="000A275E">
          <w:rPr>
            <w:noProof/>
            <w:webHidden/>
          </w:rPr>
          <w:tab/>
        </w:r>
        <w:r w:rsidR="000A275E">
          <w:rPr>
            <w:noProof/>
            <w:webHidden/>
          </w:rPr>
          <w:fldChar w:fldCharType="begin"/>
        </w:r>
        <w:r w:rsidR="000A275E">
          <w:rPr>
            <w:noProof/>
            <w:webHidden/>
          </w:rPr>
          <w:instrText xml:space="preserve"> PAGEREF _Toc445724108 \h </w:instrText>
        </w:r>
        <w:r w:rsidR="000A275E">
          <w:rPr>
            <w:noProof/>
            <w:webHidden/>
          </w:rPr>
        </w:r>
        <w:r w:rsidR="000A275E">
          <w:rPr>
            <w:noProof/>
            <w:webHidden/>
          </w:rPr>
          <w:fldChar w:fldCharType="separate"/>
        </w:r>
        <w:r w:rsidR="000A275E">
          <w:rPr>
            <w:noProof/>
            <w:webHidden/>
          </w:rPr>
          <w:t>24</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09" w:history="1">
        <w:r w:rsidR="000A275E" w:rsidRPr="00F353AC">
          <w:rPr>
            <w:rStyle w:val="Hyperlink"/>
            <w:noProof/>
          </w:rPr>
          <w:t>3.2</w:t>
        </w:r>
        <w:r w:rsidR="000A275E">
          <w:rPr>
            <w:rFonts w:asciiTheme="minorHAnsi" w:eastAsiaTheme="minorEastAsia" w:hAnsiTheme="minorHAnsi"/>
            <w:b w:val="0"/>
            <w:noProof/>
            <w:sz w:val="22"/>
          </w:rPr>
          <w:tab/>
        </w:r>
        <w:r w:rsidR="000A275E" w:rsidRPr="00F353AC">
          <w:rPr>
            <w:rStyle w:val="Hyperlink"/>
            <w:noProof/>
          </w:rPr>
          <w:t>Technologies Available</w:t>
        </w:r>
        <w:r w:rsidR="000A275E">
          <w:rPr>
            <w:noProof/>
            <w:webHidden/>
          </w:rPr>
          <w:tab/>
        </w:r>
        <w:r w:rsidR="000A275E">
          <w:rPr>
            <w:noProof/>
            <w:webHidden/>
          </w:rPr>
          <w:fldChar w:fldCharType="begin"/>
        </w:r>
        <w:r w:rsidR="000A275E">
          <w:rPr>
            <w:noProof/>
            <w:webHidden/>
          </w:rPr>
          <w:instrText xml:space="preserve"> PAGEREF _Toc445724109 \h </w:instrText>
        </w:r>
        <w:r w:rsidR="000A275E">
          <w:rPr>
            <w:noProof/>
            <w:webHidden/>
          </w:rPr>
        </w:r>
        <w:r w:rsidR="000A275E">
          <w:rPr>
            <w:noProof/>
            <w:webHidden/>
          </w:rPr>
          <w:fldChar w:fldCharType="separate"/>
        </w:r>
        <w:r w:rsidR="000A275E">
          <w:rPr>
            <w:noProof/>
            <w:webHidden/>
          </w:rPr>
          <w:t>24</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0" w:history="1">
        <w:r w:rsidR="000A275E" w:rsidRPr="00F353AC">
          <w:rPr>
            <w:rStyle w:val="Hyperlink"/>
            <w:noProof/>
          </w:rPr>
          <w:t>3.3</w:t>
        </w:r>
        <w:r w:rsidR="000A275E">
          <w:rPr>
            <w:rFonts w:asciiTheme="minorHAnsi" w:eastAsiaTheme="minorEastAsia" w:hAnsiTheme="minorHAnsi"/>
            <w:b w:val="0"/>
            <w:noProof/>
            <w:sz w:val="22"/>
          </w:rPr>
          <w:tab/>
        </w:r>
        <w:r w:rsidR="000A275E" w:rsidRPr="00F353AC">
          <w:rPr>
            <w:rStyle w:val="Hyperlink"/>
            <w:noProof/>
          </w:rPr>
          <w:t>Design Considerations</w:t>
        </w:r>
        <w:r w:rsidR="000A275E">
          <w:rPr>
            <w:noProof/>
            <w:webHidden/>
          </w:rPr>
          <w:tab/>
        </w:r>
        <w:r w:rsidR="000A275E">
          <w:rPr>
            <w:noProof/>
            <w:webHidden/>
          </w:rPr>
          <w:fldChar w:fldCharType="begin"/>
        </w:r>
        <w:r w:rsidR="000A275E">
          <w:rPr>
            <w:noProof/>
            <w:webHidden/>
          </w:rPr>
          <w:instrText xml:space="preserve"> PAGEREF _Toc445724110 \h </w:instrText>
        </w:r>
        <w:r w:rsidR="000A275E">
          <w:rPr>
            <w:noProof/>
            <w:webHidden/>
          </w:rPr>
        </w:r>
        <w:r w:rsidR="000A275E">
          <w:rPr>
            <w:noProof/>
            <w:webHidden/>
          </w:rPr>
          <w:fldChar w:fldCharType="separate"/>
        </w:r>
        <w:r w:rsidR="000A275E">
          <w:rPr>
            <w:noProof/>
            <w:webHidden/>
          </w:rPr>
          <w:t>26</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1" w:history="1">
        <w:r w:rsidR="000A275E" w:rsidRPr="00F353AC">
          <w:rPr>
            <w:rStyle w:val="Hyperlink"/>
            <w:noProof/>
          </w:rPr>
          <w:t>3.4</w:t>
        </w:r>
        <w:r w:rsidR="000A275E">
          <w:rPr>
            <w:rFonts w:asciiTheme="minorHAnsi" w:eastAsiaTheme="minorEastAsia" w:hAnsiTheme="minorHAnsi"/>
            <w:b w:val="0"/>
            <w:noProof/>
            <w:sz w:val="22"/>
          </w:rPr>
          <w:tab/>
        </w:r>
        <w:r w:rsidR="000A275E" w:rsidRPr="00F353AC">
          <w:rPr>
            <w:rStyle w:val="Hyperlink"/>
            <w:noProof/>
          </w:rPr>
          <w:t>Detailed Software Architecture Diagram</w:t>
        </w:r>
        <w:r w:rsidR="000A275E">
          <w:rPr>
            <w:noProof/>
            <w:webHidden/>
          </w:rPr>
          <w:tab/>
        </w:r>
        <w:r w:rsidR="000A275E">
          <w:rPr>
            <w:noProof/>
            <w:webHidden/>
          </w:rPr>
          <w:fldChar w:fldCharType="begin"/>
        </w:r>
        <w:r w:rsidR="000A275E">
          <w:rPr>
            <w:noProof/>
            <w:webHidden/>
          </w:rPr>
          <w:instrText xml:space="preserve"> PAGEREF _Toc445724111 \h </w:instrText>
        </w:r>
        <w:r w:rsidR="000A275E">
          <w:rPr>
            <w:noProof/>
            <w:webHidden/>
          </w:rPr>
        </w:r>
        <w:r w:rsidR="000A275E">
          <w:rPr>
            <w:noProof/>
            <w:webHidden/>
          </w:rPr>
          <w:fldChar w:fldCharType="separate"/>
        </w:r>
        <w:r w:rsidR="000A275E">
          <w:rPr>
            <w:noProof/>
            <w:webHidden/>
          </w:rPr>
          <w:t>29</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2" w:history="1">
        <w:r w:rsidR="000A275E" w:rsidRPr="00F353AC">
          <w:rPr>
            <w:rStyle w:val="Hyperlink"/>
            <w:noProof/>
          </w:rPr>
          <w:t>3.5</w:t>
        </w:r>
        <w:r w:rsidR="000A275E">
          <w:rPr>
            <w:rFonts w:asciiTheme="minorHAnsi" w:eastAsiaTheme="minorEastAsia" w:hAnsiTheme="minorHAnsi"/>
            <w:b w:val="0"/>
            <w:noProof/>
            <w:sz w:val="22"/>
          </w:rPr>
          <w:tab/>
        </w:r>
        <w:r w:rsidR="000A275E" w:rsidRPr="00F353AC">
          <w:rPr>
            <w:rStyle w:val="Hyperlink"/>
            <w:noProof/>
          </w:rPr>
          <w:t>Technology Stack</w:t>
        </w:r>
        <w:r w:rsidR="000A275E">
          <w:rPr>
            <w:noProof/>
            <w:webHidden/>
          </w:rPr>
          <w:tab/>
        </w:r>
        <w:r w:rsidR="000A275E">
          <w:rPr>
            <w:noProof/>
            <w:webHidden/>
          </w:rPr>
          <w:fldChar w:fldCharType="begin"/>
        </w:r>
        <w:r w:rsidR="000A275E">
          <w:rPr>
            <w:noProof/>
            <w:webHidden/>
          </w:rPr>
          <w:instrText xml:space="preserve"> PAGEREF _Toc445724112 \h </w:instrText>
        </w:r>
        <w:r w:rsidR="000A275E">
          <w:rPr>
            <w:noProof/>
            <w:webHidden/>
          </w:rPr>
        </w:r>
        <w:r w:rsidR="000A275E">
          <w:rPr>
            <w:noProof/>
            <w:webHidden/>
          </w:rPr>
          <w:fldChar w:fldCharType="separate"/>
        </w:r>
        <w:r w:rsidR="000A275E">
          <w:rPr>
            <w:noProof/>
            <w:webHidden/>
          </w:rPr>
          <w:t>30</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3" w:history="1">
        <w:r w:rsidR="000A275E" w:rsidRPr="00F353AC">
          <w:rPr>
            <w:rStyle w:val="Hyperlink"/>
            <w:noProof/>
          </w:rPr>
          <w:t>3.6</w:t>
        </w:r>
        <w:r w:rsidR="000A275E">
          <w:rPr>
            <w:rFonts w:asciiTheme="minorHAnsi" w:eastAsiaTheme="minorEastAsia" w:hAnsiTheme="minorHAnsi"/>
            <w:b w:val="0"/>
            <w:noProof/>
            <w:sz w:val="22"/>
          </w:rPr>
          <w:tab/>
        </w:r>
        <w:r w:rsidR="000A275E" w:rsidRPr="00F353AC">
          <w:rPr>
            <w:rStyle w:val="Hyperlink"/>
            <w:noProof/>
          </w:rPr>
          <w:t>Summary</w:t>
        </w:r>
        <w:r w:rsidR="000A275E">
          <w:rPr>
            <w:noProof/>
            <w:webHidden/>
          </w:rPr>
          <w:tab/>
        </w:r>
        <w:r w:rsidR="000A275E">
          <w:rPr>
            <w:noProof/>
            <w:webHidden/>
          </w:rPr>
          <w:fldChar w:fldCharType="begin"/>
        </w:r>
        <w:r w:rsidR="000A275E">
          <w:rPr>
            <w:noProof/>
            <w:webHidden/>
          </w:rPr>
          <w:instrText xml:space="preserve"> PAGEREF _Toc445724113 \h </w:instrText>
        </w:r>
        <w:r w:rsidR="000A275E">
          <w:rPr>
            <w:noProof/>
            <w:webHidden/>
          </w:rPr>
        </w:r>
        <w:r w:rsidR="000A275E">
          <w:rPr>
            <w:noProof/>
            <w:webHidden/>
          </w:rPr>
          <w:fldChar w:fldCharType="separate"/>
        </w:r>
        <w:r w:rsidR="000A275E">
          <w:rPr>
            <w:noProof/>
            <w:webHidden/>
          </w:rPr>
          <w:t>31</w:t>
        </w:r>
        <w:r w:rsidR="000A275E">
          <w:rPr>
            <w:noProof/>
            <w:webHidden/>
          </w:rPr>
          <w:fldChar w:fldCharType="end"/>
        </w:r>
      </w:hyperlink>
    </w:p>
    <w:p w:rsidR="000A275E" w:rsidRDefault="00E84315">
      <w:pPr>
        <w:pStyle w:val="TOC1"/>
        <w:tabs>
          <w:tab w:val="right" w:pos="8299"/>
        </w:tabs>
        <w:rPr>
          <w:rFonts w:asciiTheme="minorHAnsi" w:eastAsiaTheme="minorEastAsia" w:hAnsiTheme="minorHAnsi"/>
          <w:b w:val="0"/>
          <w:noProof/>
          <w:sz w:val="22"/>
        </w:rPr>
      </w:pPr>
      <w:hyperlink w:anchor="_Toc445724114" w:history="1">
        <w:r w:rsidR="000A275E" w:rsidRPr="00F353AC">
          <w:rPr>
            <w:rStyle w:val="Hyperlink"/>
            <w:noProof/>
          </w:rPr>
          <w:t>Implementing CBTLS for real time information</w:t>
        </w:r>
        <w:r w:rsidR="000A275E">
          <w:rPr>
            <w:noProof/>
            <w:webHidden/>
          </w:rPr>
          <w:tab/>
        </w:r>
        <w:r w:rsidR="000A275E">
          <w:rPr>
            <w:noProof/>
            <w:webHidden/>
          </w:rPr>
          <w:fldChar w:fldCharType="begin"/>
        </w:r>
        <w:r w:rsidR="000A275E">
          <w:rPr>
            <w:noProof/>
            <w:webHidden/>
          </w:rPr>
          <w:instrText xml:space="preserve"> PAGEREF _Toc445724114 \h </w:instrText>
        </w:r>
        <w:r w:rsidR="000A275E">
          <w:rPr>
            <w:noProof/>
            <w:webHidden/>
          </w:rPr>
        </w:r>
        <w:r w:rsidR="000A275E">
          <w:rPr>
            <w:noProof/>
            <w:webHidden/>
          </w:rPr>
          <w:fldChar w:fldCharType="separate"/>
        </w:r>
        <w:r w:rsidR="000A275E">
          <w:rPr>
            <w:noProof/>
            <w:webHidden/>
          </w:rPr>
          <w:t>32</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5" w:history="1">
        <w:r w:rsidR="000A275E" w:rsidRPr="00F353AC">
          <w:rPr>
            <w:rStyle w:val="Hyperlink"/>
            <w:noProof/>
          </w:rPr>
          <w:t>4.1</w:t>
        </w:r>
        <w:r w:rsidR="000A275E">
          <w:rPr>
            <w:rFonts w:asciiTheme="minorHAnsi" w:eastAsiaTheme="minorEastAsia" w:hAnsiTheme="minorHAnsi"/>
            <w:b w:val="0"/>
            <w:noProof/>
            <w:sz w:val="22"/>
          </w:rPr>
          <w:tab/>
        </w:r>
        <w:r w:rsidR="000A275E" w:rsidRPr="00F353AC">
          <w:rPr>
            <w:rStyle w:val="Hyperlink"/>
            <w:noProof/>
          </w:rPr>
          <w:t>Introduction</w:t>
        </w:r>
        <w:r w:rsidR="000A275E">
          <w:rPr>
            <w:noProof/>
            <w:webHidden/>
          </w:rPr>
          <w:tab/>
        </w:r>
        <w:r w:rsidR="000A275E">
          <w:rPr>
            <w:noProof/>
            <w:webHidden/>
          </w:rPr>
          <w:fldChar w:fldCharType="begin"/>
        </w:r>
        <w:r w:rsidR="000A275E">
          <w:rPr>
            <w:noProof/>
            <w:webHidden/>
          </w:rPr>
          <w:instrText xml:space="preserve"> PAGEREF _Toc445724115 \h </w:instrText>
        </w:r>
        <w:r w:rsidR="000A275E">
          <w:rPr>
            <w:noProof/>
            <w:webHidden/>
          </w:rPr>
        </w:r>
        <w:r w:rsidR="000A275E">
          <w:rPr>
            <w:noProof/>
            <w:webHidden/>
          </w:rPr>
          <w:fldChar w:fldCharType="separate"/>
        </w:r>
        <w:r w:rsidR="000A275E">
          <w:rPr>
            <w:noProof/>
            <w:webHidden/>
          </w:rPr>
          <w:t>32</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6" w:history="1">
        <w:r w:rsidR="000A275E" w:rsidRPr="00F353AC">
          <w:rPr>
            <w:rStyle w:val="Hyperlink"/>
            <w:noProof/>
          </w:rPr>
          <w:t>4.2</w:t>
        </w:r>
        <w:r w:rsidR="000A275E">
          <w:rPr>
            <w:rFonts w:asciiTheme="minorHAnsi" w:eastAsiaTheme="minorEastAsia" w:hAnsiTheme="minorHAnsi"/>
            <w:b w:val="0"/>
            <w:noProof/>
            <w:sz w:val="22"/>
          </w:rPr>
          <w:tab/>
        </w:r>
        <w:r w:rsidR="000A275E" w:rsidRPr="00F353AC">
          <w:rPr>
            <w:rStyle w:val="Hyperlink"/>
            <w:noProof/>
          </w:rPr>
          <w:t>Implementation Plan</w:t>
        </w:r>
        <w:r w:rsidR="000A275E">
          <w:rPr>
            <w:noProof/>
            <w:webHidden/>
          </w:rPr>
          <w:tab/>
        </w:r>
        <w:r w:rsidR="000A275E">
          <w:rPr>
            <w:noProof/>
            <w:webHidden/>
          </w:rPr>
          <w:fldChar w:fldCharType="begin"/>
        </w:r>
        <w:r w:rsidR="000A275E">
          <w:rPr>
            <w:noProof/>
            <w:webHidden/>
          </w:rPr>
          <w:instrText xml:space="preserve"> PAGEREF _Toc445724116 \h </w:instrText>
        </w:r>
        <w:r w:rsidR="000A275E">
          <w:rPr>
            <w:noProof/>
            <w:webHidden/>
          </w:rPr>
        </w:r>
        <w:r w:rsidR="000A275E">
          <w:rPr>
            <w:noProof/>
            <w:webHidden/>
          </w:rPr>
          <w:fldChar w:fldCharType="separate"/>
        </w:r>
        <w:r w:rsidR="000A275E">
          <w:rPr>
            <w:noProof/>
            <w:webHidden/>
          </w:rPr>
          <w:t>32</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7" w:history="1">
        <w:r w:rsidR="000A275E" w:rsidRPr="00F353AC">
          <w:rPr>
            <w:rStyle w:val="Hyperlink"/>
            <w:noProof/>
          </w:rPr>
          <w:t>4.3</w:t>
        </w:r>
        <w:r w:rsidR="000A275E">
          <w:rPr>
            <w:rFonts w:asciiTheme="minorHAnsi" w:eastAsiaTheme="minorEastAsia" w:hAnsiTheme="minorHAnsi"/>
            <w:b w:val="0"/>
            <w:noProof/>
            <w:sz w:val="22"/>
          </w:rPr>
          <w:tab/>
        </w:r>
        <w:r w:rsidR="000A275E" w:rsidRPr="00F353AC">
          <w:rPr>
            <w:rStyle w:val="Hyperlink"/>
            <w:noProof/>
          </w:rPr>
          <w:t>Deployment View</w:t>
        </w:r>
        <w:r w:rsidR="000A275E">
          <w:rPr>
            <w:noProof/>
            <w:webHidden/>
          </w:rPr>
          <w:tab/>
        </w:r>
        <w:r w:rsidR="000A275E">
          <w:rPr>
            <w:noProof/>
            <w:webHidden/>
          </w:rPr>
          <w:fldChar w:fldCharType="begin"/>
        </w:r>
        <w:r w:rsidR="000A275E">
          <w:rPr>
            <w:noProof/>
            <w:webHidden/>
          </w:rPr>
          <w:instrText xml:space="preserve"> PAGEREF _Toc445724117 \h </w:instrText>
        </w:r>
        <w:r w:rsidR="000A275E">
          <w:rPr>
            <w:noProof/>
            <w:webHidden/>
          </w:rPr>
        </w:r>
        <w:r w:rsidR="000A275E">
          <w:rPr>
            <w:noProof/>
            <w:webHidden/>
          </w:rPr>
          <w:fldChar w:fldCharType="separate"/>
        </w:r>
        <w:r w:rsidR="000A275E">
          <w:rPr>
            <w:noProof/>
            <w:webHidden/>
          </w:rPr>
          <w:t>33</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18" w:history="1">
        <w:r w:rsidR="000A275E" w:rsidRPr="00F353AC">
          <w:rPr>
            <w:rStyle w:val="Hyperlink"/>
            <w:noProof/>
          </w:rPr>
          <w:t>4.4</w:t>
        </w:r>
        <w:r w:rsidR="000A275E">
          <w:rPr>
            <w:rFonts w:asciiTheme="minorHAnsi" w:eastAsiaTheme="minorEastAsia" w:hAnsiTheme="minorHAnsi"/>
            <w:b w:val="0"/>
            <w:noProof/>
            <w:sz w:val="22"/>
          </w:rPr>
          <w:tab/>
        </w:r>
        <w:r w:rsidR="000A275E" w:rsidRPr="00F353AC">
          <w:rPr>
            <w:rStyle w:val="Hyperlink"/>
            <w:noProof/>
          </w:rPr>
          <w:t>Summary</w:t>
        </w:r>
        <w:r w:rsidR="000A275E">
          <w:rPr>
            <w:noProof/>
            <w:webHidden/>
          </w:rPr>
          <w:tab/>
        </w:r>
        <w:r w:rsidR="000A275E">
          <w:rPr>
            <w:noProof/>
            <w:webHidden/>
          </w:rPr>
          <w:fldChar w:fldCharType="begin"/>
        </w:r>
        <w:r w:rsidR="000A275E">
          <w:rPr>
            <w:noProof/>
            <w:webHidden/>
          </w:rPr>
          <w:instrText xml:space="preserve"> PAGEREF _Toc445724118 \h </w:instrText>
        </w:r>
        <w:r w:rsidR="000A275E">
          <w:rPr>
            <w:noProof/>
            <w:webHidden/>
          </w:rPr>
        </w:r>
        <w:r w:rsidR="000A275E">
          <w:rPr>
            <w:noProof/>
            <w:webHidden/>
          </w:rPr>
          <w:fldChar w:fldCharType="separate"/>
        </w:r>
        <w:r w:rsidR="000A275E">
          <w:rPr>
            <w:noProof/>
            <w:webHidden/>
          </w:rPr>
          <w:t>34</w:t>
        </w:r>
        <w:r w:rsidR="000A275E">
          <w:rPr>
            <w:noProof/>
            <w:webHidden/>
          </w:rPr>
          <w:fldChar w:fldCharType="end"/>
        </w:r>
      </w:hyperlink>
    </w:p>
    <w:p w:rsidR="000A275E" w:rsidRDefault="00E84315">
      <w:pPr>
        <w:pStyle w:val="TOC1"/>
        <w:tabs>
          <w:tab w:val="right" w:pos="8299"/>
        </w:tabs>
        <w:rPr>
          <w:rFonts w:asciiTheme="minorHAnsi" w:eastAsiaTheme="minorEastAsia" w:hAnsiTheme="minorHAnsi"/>
          <w:b w:val="0"/>
          <w:noProof/>
          <w:sz w:val="22"/>
        </w:rPr>
      </w:pPr>
      <w:hyperlink w:anchor="_Toc445724119" w:history="1">
        <w:r w:rsidR="000A275E" w:rsidRPr="00F353AC">
          <w:rPr>
            <w:rStyle w:val="Hyperlink"/>
            <w:noProof/>
          </w:rPr>
          <w:t>Analysis and Design of CBTLS</w:t>
        </w:r>
        <w:r w:rsidR="000A275E">
          <w:rPr>
            <w:noProof/>
            <w:webHidden/>
          </w:rPr>
          <w:tab/>
        </w:r>
        <w:r w:rsidR="000A275E">
          <w:rPr>
            <w:noProof/>
            <w:webHidden/>
          </w:rPr>
          <w:fldChar w:fldCharType="begin"/>
        </w:r>
        <w:r w:rsidR="000A275E">
          <w:rPr>
            <w:noProof/>
            <w:webHidden/>
          </w:rPr>
          <w:instrText xml:space="preserve"> PAGEREF _Toc445724119 \h </w:instrText>
        </w:r>
        <w:r w:rsidR="000A275E">
          <w:rPr>
            <w:noProof/>
            <w:webHidden/>
          </w:rPr>
        </w:r>
        <w:r w:rsidR="000A275E">
          <w:rPr>
            <w:noProof/>
            <w:webHidden/>
          </w:rPr>
          <w:fldChar w:fldCharType="separate"/>
        </w:r>
        <w:r w:rsidR="000A275E">
          <w:rPr>
            <w:noProof/>
            <w:webHidden/>
          </w:rPr>
          <w:t>35</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20" w:history="1">
        <w:r w:rsidR="000A275E" w:rsidRPr="00F353AC">
          <w:rPr>
            <w:rStyle w:val="Hyperlink"/>
            <w:noProof/>
          </w:rPr>
          <w:t>5.1</w:t>
        </w:r>
        <w:r w:rsidR="000A275E">
          <w:rPr>
            <w:rFonts w:asciiTheme="minorHAnsi" w:eastAsiaTheme="minorEastAsia" w:hAnsiTheme="minorHAnsi"/>
            <w:b w:val="0"/>
            <w:noProof/>
            <w:sz w:val="22"/>
          </w:rPr>
          <w:tab/>
        </w:r>
        <w:r w:rsidR="000A275E" w:rsidRPr="00F353AC">
          <w:rPr>
            <w:rStyle w:val="Hyperlink"/>
            <w:noProof/>
          </w:rPr>
          <w:t>Introduction</w:t>
        </w:r>
        <w:r w:rsidR="000A275E">
          <w:rPr>
            <w:noProof/>
            <w:webHidden/>
          </w:rPr>
          <w:tab/>
        </w:r>
        <w:r w:rsidR="000A275E">
          <w:rPr>
            <w:noProof/>
            <w:webHidden/>
          </w:rPr>
          <w:fldChar w:fldCharType="begin"/>
        </w:r>
        <w:r w:rsidR="000A275E">
          <w:rPr>
            <w:noProof/>
            <w:webHidden/>
          </w:rPr>
          <w:instrText xml:space="preserve"> PAGEREF _Toc445724120 \h </w:instrText>
        </w:r>
        <w:r w:rsidR="000A275E">
          <w:rPr>
            <w:noProof/>
            <w:webHidden/>
          </w:rPr>
        </w:r>
        <w:r w:rsidR="000A275E">
          <w:rPr>
            <w:noProof/>
            <w:webHidden/>
          </w:rPr>
          <w:fldChar w:fldCharType="separate"/>
        </w:r>
        <w:r w:rsidR="000A275E">
          <w:rPr>
            <w:noProof/>
            <w:webHidden/>
          </w:rPr>
          <w:t>35</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21" w:history="1">
        <w:r w:rsidR="000A275E" w:rsidRPr="00F353AC">
          <w:rPr>
            <w:rStyle w:val="Hyperlink"/>
            <w:noProof/>
          </w:rPr>
          <w:t>5.2</w:t>
        </w:r>
        <w:r w:rsidR="000A275E">
          <w:rPr>
            <w:rFonts w:asciiTheme="minorHAnsi" w:eastAsiaTheme="minorEastAsia" w:hAnsiTheme="minorHAnsi"/>
            <w:b w:val="0"/>
            <w:noProof/>
            <w:sz w:val="22"/>
          </w:rPr>
          <w:tab/>
        </w:r>
        <w:r w:rsidR="000A275E" w:rsidRPr="00F353AC">
          <w:rPr>
            <w:rStyle w:val="Hyperlink"/>
            <w:noProof/>
          </w:rPr>
          <w:t>UI Wireframes of CBTLS mobile application</w:t>
        </w:r>
        <w:r w:rsidR="000A275E">
          <w:rPr>
            <w:noProof/>
            <w:webHidden/>
          </w:rPr>
          <w:tab/>
        </w:r>
        <w:r w:rsidR="000A275E">
          <w:rPr>
            <w:noProof/>
            <w:webHidden/>
          </w:rPr>
          <w:fldChar w:fldCharType="begin"/>
        </w:r>
        <w:r w:rsidR="000A275E">
          <w:rPr>
            <w:noProof/>
            <w:webHidden/>
          </w:rPr>
          <w:instrText xml:space="preserve"> PAGEREF _Toc445724121 \h </w:instrText>
        </w:r>
        <w:r w:rsidR="000A275E">
          <w:rPr>
            <w:noProof/>
            <w:webHidden/>
          </w:rPr>
        </w:r>
        <w:r w:rsidR="000A275E">
          <w:rPr>
            <w:noProof/>
            <w:webHidden/>
          </w:rPr>
          <w:fldChar w:fldCharType="separate"/>
        </w:r>
        <w:r w:rsidR="000A275E">
          <w:rPr>
            <w:noProof/>
            <w:webHidden/>
          </w:rPr>
          <w:t>35</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22" w:history="1">
        <w:r w:rsidR="000A275E" w:rsidRPr="00F353AC">
          <w:rPr>
            <w:rStyle w:val="Hyperlink"/>
            <w:noProof/>
          </w:rPr>
          <w:t>5.3</w:t>
        </w:r>
        <w:r w:rsidR="000A275E">
          <w:rPr>
            <w:rFonts w:asciiTheme="minorHAnsi" w:eastAsiaTheme="minorEastAsia" w:hAnsiTheme="minorHAnsi"/>
            <w:b w:val="0"/>
            <w:noProof/>
            <w:sz w:val="22"/>
          </w:rPr>
          <w:tab/>
        </w:r>
        <w:r w:rsidR="000A275E" w:rsidRPr="00F353AC">
          <w:rPr>
            <w:rStyle w:val="Hyperlink"/>
            <w:noProof/>
          </w:rPr>
          <w:t>Entity relationship diagram of CBTLS</w:t>
        </w:r>
        <w:r w:rsidR="000A275E">
          <w:rPr>
            <w:noProof/>
            <w:webHidden/>
          </w:rPr>
          <w:tab/>
        </w:r>
        <w:r w:rsidR="000A275E">
          <w:rPr>
            <w:noProof/>
            <w:webHidden/>
          </w:rPr>
          <w:fldChar w:fldCharType="begin"/>
        </w:r>
        <w:r w:rsidR="000A275E">
          <w:rPr>
            <w:noProof/>
            <w:webHidden/>
          </w:rPr>
          <w:instrText xml:space="preserve"> PAGEREF _Toc445724122 \h </w:instrText>
        </w:r>
        <w:r w:rsidR="000A275E">
          <w:rPr>
            <w:noProof/>
            <w:webHidden/>
          </w:rPr>
        </w:r>
        <w:r w:rsidR="000A275E">
          <w:rPr>
            <w:noProof/>
            <w:webHidden/>
          </w:rPr>
          <w:fldChar w:fldCharType="separate"/>
        </w:r>
        <w:r w:rsidR="000A275E">
          <w:rPr>
            <w:noProof/>
            <w:webHidden/>
          </w:rPr>
          <w:t>49</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23" w:history="1">
        <w:r w:rsidR="000A275E" w:rsidRPr="00F353AC">
          <w:rPr>
            <w:rStyle w:val="Hyperlink"/>
            <w:noProof/>
          </w:rPr>
          <w:t>5.4</w:t>
        </w:r>
        <w:r w:rsidR="000A275E">
          <w:rPr>
            <w:rFonts w:asciiTheme="minorHAnsi" w:eastAsiaTheme="minorEastAsia" w:hAnsiTheme="minorHAnsi"/>
            <w:b w:val="0"/>
            <w:noProof/>
            <w:sz w:val="22"/>
          </w:rPr>
          <w:tab/>
        </w:r>
        <w:r w:rsidR="000A275E" w:rsidRPr="00F353AC">
          <w:rPr>
            <w:rStyle w:val="Hyperlink"/>
            <w:noProof/>
          </w:rPr>
          <w:t>Class diagram of CBTLS</w:t>
        </w:r>
        <w:r w:rsidR="000A275E">
          <w:rPr>
            <w:noProof/>
            <w:webHidden/>
          </w:rPr>
          <w:tab/>
        </w:r>
        <w:r w:rsidR="000A275E">
          <w:rPr>
            <w:noProof/>
            <w:webHidden/>
          </w:rPr>
          <w:fldChar w:fldCharType="begin"/>
        </w:r>
        <w:r w:rsidR="000A275E">
          <w:rPr>
            <w:noProof/>
            <w:webHidden/>
          </w:rPr>
          <w:instrText xml:space="preserve"> PAGEREF _Toc445724123 \h </w:instrText>
        </w:r>
        <w:r w:rsidR="000A275E">
          <w:rPr>
            <w:noProof/>
            <w:webHidden/>
          </w:rPr>
        </w:r>
        <w:r w:rsidR="000A275E">
          <w:rPr>
            <w:noProof/>
            <w:webHidden/>
          </w:rPr>
          <w:fldChar w:fldCharType="separate"/>
        </w:r>
        <w:r w:rsidR="000A275E">
          <w:rPr>
            <w:noProof/>
            <w:webHidden/>
          </w:rPr>
          <w:t>50</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24" w:history="1">
        <w:r w:rsidR="000A275E" w:rsidRPr="00F353AC">
          <w:rPr>
            <w:rStyle w:val="Hyperlink"/>
            <w:noProof/>
          </w:rPr>
          <w:t>5.5</w:t>
        </w:r>
        <w:r w:rsidR="000A275E">
          <w:rPr>
            <w:rFonts w:asciiTheme="minorHAnsi" w:eastAsiaTheme="minorEastAsia" w:hAnsiTheme="minorHAnsi"/>
            <w:b w:val="0"/>
            <w:noProof/>
            <w:sz w:val="22"/>
          </w:rPr>
          <w:tab/>
        </w:r>
        <w:r w:rsidR="000A275E" w:rsidRPr="00F353AC">
          <w:rPr>
            <w:rStyle w:val="Hyperlink"/>
            <w:noProof/>
          </w:rPr>
          <w:t>Sample Sequence Diagrams of CBTLS</w:t>
        </w:r>
        <w:r w:rsidR="000A275E">
          <w:rPr>
            <w:noProof/>
            <w:webHidden/>
          </w:rPr>
          <w:tab/>
        </w:r>
        <w:r w:rsidR="000A275E">
          <w:rPr>
            <w:noProof/>
            <w:webHidden/>
          </w:rPr>
          <w:fldChar w:fldCharType="begin"/>
        </w:r>
        <w:r w:rsidR="000A275E">
          <w:rPr>
            <w:noProof/>
            <w:webHidden/>
          </w:rPr>
          <w:instrText xml:space="preserve"> PAGEREF _Toc445724124 \h </w:instrText>
        </w:r>
        <w:r w:rsidR="000A275E">
          <w:rPr>
            <w:noProof/>
            <w:webHidden/>
          </w:rPr>
        </w:r>
        <w:r w:rsidR="000A275E">
          <w:rPr>
            <w:noProof/>
            <w:webHidden/>
          </w:rPr>
          <w:fldChar w:fldCharType="separate"/>
        </w:r>
        <w:r w:rsidR="000A275E">
          <w:rPr>
            <w:noProof/>
            <w:webHidden/>
          </w:rPr>
          <w:t>51</w:t>
        </w:r>
        <w:r w:rsidR="000A275E">
          <w:rPr>
            <w:noProof/>
            <w:webHidden/>
          </w:rPr>
          <w:fldChar w:fldCharType="end"/>
        </w:r>
      </w:hyperlink>
    </w:p>
    <w:p w:rsidR="000A275E" w:rsidRDefault="00E84315">
      <w:pPr>
        <w:pStyle w:val="TOC2"/>
        <w:tabs>
          <w:tab w:val="left" w:pos="880"/>
          <w:tab w:val="right" w:pos="8299"/>
        </w:tabs>
        <w:rPr>
          <w:rFonts w:asciiTheme="minorHAnsi" w:eastAsiaTheme="minorEastAsia" w:hAnsiTheme="minorHAnsi"/>
          <w:b w:val="0"/>
          <w:noProof/>
          <w:sz w:val="22"/>
        </w:rPr>
      </w:pPr>
      <w:hyperlink w:anchor="_Toc445724125" w:history="1">
        <w:r w:rsidR="000A275E" w:rsidRPr="00F353AC">
          <w:rPr>
            <w:rStyle w:val="Hyperlink"/>
            <w:noProof/>
          </w:rPr>
          <w:t>5.6</w:t>
        </w:r>
        <w:r w:rsidR="000A275E">
          <w:rPr>
            <w:rFonts w:asciiTheme="minorHAnsi" w:eastAsiaTheme="minorEastAsia" w:hAnsiTheme="minorHAnsi"/>
            <w:b w:val="0"/>
            <w:noProof/>
            <w:sz w:val="22"/>
          </w:rPr>
          <w:tab/>
        </w:r>
        <w:r w:rsidR="000A275E" w:rsidRPr="00F353AC">
          <w:rPr>
            <w:rStyle w:val="Hyperlink"/>
            <w:noProof/>
          </w:rPr>
          <w:t>Summary</w:t>
        </w:r>
        <w:r w:rsidR="000A275E">
          <w:rPr>
            <w:noProof/>
            <w:webHidden/>
          </w:rPr>
          <w:tab/>
        </w:r>
        <w:r w:rsidR="000A275E">
          <w:rPr>
            <w:noProof/>
            <w:webHidden/>
          </w:rPr>
          <w:fldChar w:fldCharType="begin"/>
        </w:r>
        <w:r w:rsidR="000A275E">
          <w:rPr>
            <w:noProof/>
            <w:webHidden/>
          </w:rPr>
          <w:instrText xml:space="preserve"> PAGEREF _Toc445724125 \h </w:instrText>
        </w:r>
        <w:r w:rsidR="000A275E">
          <w:rPr>
            <w:noProof/>
            <w:webHidden/>
          </w:rPr>
        </w:r>
        <w:r w:rsidR="000A275E">
          <w:rPr>
            <w:noProof/>
            <w:webHidden/>
          </w:rPr>
          <w:fldChar w:fldCharType="separate"/>
        </w:r>
        <w:r w:rsidR="000A275E">
          <w:rPr>
            <w:noProof/>
            <w:webHidden/>
          </w:rPr>
          <w:t>51</w:t>
        </w:r>
        <w:r w:rsidR="000A275E">
          <w:rPr>
            <w:noProof/>
            <w:webHidden/>
          </w:rPr>
          <w:fldChar w:fldCharType="end"/>
        </w:r>
      </w:hyperlink>
    </w:p>
    <w:p w:rsidR="000A275E" w:rsidRDefault="00E84315">
      <w:pPr>
        <w:pStyle w:val="TOC1"/>
        <w:tabs>
          <w:tab w:val="right" w:pos="8299"/>
        </w:tabs>
        <w:rPr>
          <w:rFonts w:asciiTheme="minorHAnsi" w:eastAsiaTheme="minorEastAsia" w:hAnsiTheme="minorHAnsi"/>
          <w:b w:val="0"/>
          <w:noProof/>
          <w:sz w:val="22"/>
        </w:rPr>
      </w:pPr>
      <w:hyperlink w:anchor="_Toc445724126" w:history="1">
        <w:r w:rsidR="000A275E" w:rsidRPr="00F353AC">
          <w:rPr>
            <w:rStyle w:val="Hyperlink"/>
            <w:noProof/>
          </w:rPr>
          <w:t>Discussion</w:t>
        </w:r>
        <w:r w:rsidR="000A275E">
          <w:rPr>
            <w:noProof/>
            <w:webHidden/>
          </w:rPr>
          <w:tab/>
        </w:r>
        <w:r w:rsidR="000A275E">
          <w:rPr>
            <w:noProof/>
            <w:webHidden/>
          </w:rPr>
          <w:fldChar w:fldCharType="begin"/>
        </w:r>
        <w:r w:rsidR="000A275E">
          <w:rPr>
            <w:noProof/>
            <w:webHidden/>
          </w:rPr>
          <w:instrText xml:space="preserve"> PAGEREF _Toc445724126 \h </w:instrText>
        </w:r>
        <w:r w:rsidR="000A275E">
          <w:rPr>
            <w:noProof/>
            <w:webHidden/>
          </w:rPr>
        </w:r>
        <w:r w:rsidR="000A275E">
          <w:rPr>
            <w:noProof/>
            <w:webHidden/>
          </w:rPr>
          <w:fldChar w:fldCharType="separate"/>
        </w:r>
        <w:r w:rsidR="000A275E">
          <w:rPr>
            <w:noProof/>
            <w:webHidden/>
          </w:rPr>
          <w:t>52</w:t>
        </w:r>
        <w:r w:rsidR="000A275E">
          <w:rPr>
            <w:noProof/>
            <w:webHidden/>
          </w:rPr>
          <w:fldChar w:fldCharType="end"/>
        </w:r>
      </w:hyperlink>
    </w:p>
    <w:p w:rsidR="000A275E" w:rsidRDefault="001D6DE9" w:rsidP="00692B9C">
      <w:pPr>
        <w:pStyle w:val="custombody"/>
      </w:pPr>
      <w:r>
        <w:rPr>
          <w:rFonts w:cstheme="minorBidi"/>
        </w:rPr>
        <w:fldChar w:fldCharType="end"/>
      </w:r>
    </w:p>
    <w:p w:rsidR="000A275E" w:rsidRDefault="000A275E" w:rsidP="00692B9C">
      <w:pPr>
        <w:pStyle w:val="custombody"/>
      </w:pPr>
    </w:p>
    <w:p w:rsidR="000A275E" w:rsidRDefault="000A275E"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p>
    <w:p w:rsidR="00692B9C" w:rsidRDefault="00692B9C" w:rsidP="00692B9C">
      <w:pPr>
        <w:pStyle w:val="custombody"/>
      </w:pPr>
      <w:bookmarkStart w:id="0" w:name="_GoBack"/>
      <w:bookmarkEnd w:id="0"/>
    </w:p>
    <w:p w:rsidR="000A275E" w:rsidRDefault="000A275E" w:rsidP="00692B9C">
      <w:pPr>
        <w:pStyle w:val="custombody"/>
      </w:pPr>
    </w:p>
    <w:p w:rsidR="000A275E" w:rsidRDefault="000A275E" w:rsidP="00692B9C">
      <w:pPr>
        <w:pStyle w:val="custombody"/>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0A275E" w:rsidRDefault="000A275E"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947D3C" w:rsidRPr="008030B4" w:rsidRDefault="00947D3C" w:rsidP="00C85969">
      <w:pPr>
        <w:pStyle w:val="custommainheadprepages"/>
      </w:pPr>
      <w:r w:rsidRPr="008030B4">
        <w:lastRenderedPageBreak/>
        <w:t>List of Figures/Tables</w:t>
      </w:r>
    </w:p>
    <w:p w:rsidR="00856593" w:rsidRDefault="00856593">
      <w:pPr>
        <w:pStyle w:val="TableofFigures"/>
        <w:tabs>
          <w:tab w:val="right" w:pos="8299"/>
        </w:tabs>
        <w:rPr>
          <w:rFonts w:asciiTheme="minorHAnsi" w:eastAsiaTheme="minorEastAsia" w:hAnsiTheme="minorHAnsi"/>
          <w:b w:val="0"/>
          <w:noProof/>
          <w:sz w:val="22"/>
        </w:rPr>
      </w:pPr>
      <w:r>
        <w:rPr>
          <w:rFonts w:cs="Times New Roman"/>
          <w:b w:val="0"/>
          <w:szCs w:val="24"/>
        </w:rPr>
        <w:fldChar w:fldCharType="begin"/>
      </w:r>
      <w:r>
        <w:rPr>
          <w:rFonts w:cs="Times New Roman"/>
          <w:b w:val="0"/>
          <w:szCs w:val="24"/>
        </w:rPr>
        <w:instrText xml:space="preserve"> TOC \h \z \t "list_of_figures" \c </w:instrText>
      </w:r>
      <w:r>
        <w:rPr>
          <w:rFonts w:cs="Times New Roman"/>
          <w:b w:val="0"/>
          <w:szCs w:val="24"/>
        </w:rPr>
        <w:fldChar w:fldCharType="separate"/>
      </w:r>
      <w:hyperlink w:anchor="_Toc445724251" w:history="1">
        <w:r w:rsidRPr="00270F2D">
          <w:rPr>
            <w:rStyle w:val="Hyperlink"/>
            <w:noProof/>
            <w:highlight w:val="white"/>
          </w:rPr>
          <w:t>Table 1.1 - Sri Lanka Railways - Operational Statistics[4]</w:t>
        </w:r>
        <w:r>
          <w:rPr>
            <w:noProof/>
            <w:webHidden/>
          </w:rPr>
          <w:tab/>
        </w:r>
        <w:r>
          <w:rPr>
            <w:noProof/>
            <w:webHidden/>
          </w:rPr>
          <w:fldChar w:fldCharType="begin"/>
        </w:r>
        <w:r>
          <w:rPr>
            <w:noProof/>
            <w:webHidden/>
          </w:rPr>
          <w:instrText xml:space="preserve"> PAGEREF _Toc445724251 \h </w:instrText>
        </w:r>
        <w:r>
          <w:rPr>
            <w:noProof/>
            <w:webHidden/>
          </w:rPr>
        </w:r>
        <w:r>
          <w:rPr>
            <w:noProof/>
            <w:webHidden/>
          </w:rPr>
          <w:fldChar w:fldCharType="separate"/>
        </w:r>
        <w:r>
          <w:rPr>
            <w:noProof/>
            <w:webHidden/>
          </w:rPr>
          <w:t>2</w:t>
        </w:r>
        <w:r>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2" w:history="1">
        <w:r w:rsidR="00856593" w:rsidRPr="00270F2D">
          <w:rPr>
            <w:rStyle w:val="Hyperlink"/>
            <w:noProof/>
          </w:rPr>
          <w:t xml:space="preserve">Figure 1.1 - </w:t>
        </w:r>
        <w:r w:rsidR="00856593" w:rsidRPr="00270F2D">
          <w:rPr>
            <w:rStyle w:val="Hyperlink"/>
            <w:noProof/>
            <w:highlight w:val="white"/>
          </w:rPr>
          <w:t>No.of Passengers Carried (in millions) over 2010 - 2013 period</w:t>
        </w:r>
        <w:r w:rsidR="00856593">
          <w:rPr>
            <w:noProof/>
            <w:webHidden/>
          </w:rPr>
          <w:tab/>
        </w:r>
        <w:r w:rsidR="00856593">
          <w:rPr>
            <w:noProof/>
            <w:webHidden/>
          </w:rPr>
          <w:fldChar w:fldCharType="begin"/>
        </w:r>
        <w:r w:rsidR="00856593">
          <w:rPr>
            <w:noProof/>
            <w:webHidden/>
          </w:rPr>
          <w:instrText xml:space="preserve"> PAGEREF _Toc445724252 \h </w:instrText>
        </w:r>
        <w:r w:rsidR="00856593">
          <w:rPr>
            <w:noProof/>
            <w:webHidden/>
          </w:rPr>
        </w:r>
        <w:r w:rsidR="00856593">
          <w:rPr>
            <w:noProof/>
            <w:webHidden/>
          </w:rPr>
          <w:fldChar w:fldCharType="separate"/>
        </w:r>
        <w:r w:rsidR="00856593">
          <w:rPr>
            <w:noProof/>
            <w:webHidden/>
          </w:rPr>
          <w:t>3</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3" w:history="1">
        <w:r w:rsidR="00856593" w:rsidRPr="00270F2D">
          <w:rPr>
            <w:rStyle w:val="Hyperlink"/>
            <w:noProof/>
          </w:rPr>
          <w:t>Figure 2.1 – Initial Screen of e-Service Offered by Railway Department[7]</w:t>
        </w:r>
        <w:r w:rsidR="00856593">
          <w:rPr>
            <w:noProof/>
            <w:webHidden/>
          </w:rPr>
          <w:tab/>
        </w:r>
        <w:r w:rsidR="00856593">
          <w:rPr>
            <w:noProof/>
            <w:webHidden/>
          </w:rPr>
          <w:fldChar w:fldCharType="begin"/>
        </w:r>
        <w:r w:rsidR="00856593">
          <w:rPr>
            <w:noProof/>
            <w:webHidden/>
          </w:rPr>
          <w:instrText xml:space="preserve"> PAGEREF _Toc445724253 \h </w:instrText>
        </w:r>
        <w:r w:rsidR="00856593">
          <w:rPr>
            <w:noProof/>
            <w:webHidden/>
          </w:rPr>
        </w:r>
        <w:r w:rsidR="00856593">
          <w:rPr>
            <w:noProof/>
            <w:webHidden/>
          </w:rPr>
          <w:fldChar w:fldCharType="separate"/>
        </w:r>
        <w:r w:rsidR="00856593">
          <w:rPr>
            <w:noProof/>
            <w:webHidden/>
          </w:rPr>
          <w:t>14</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4" w:history="1">
        <w:r w:rsidR="00856593" w:rsidRPr="00270F2D">
          <w:rPr>
            <w:rStyle w:val="Hyperlink"/>
            <w:noProof/>
          </w:rPr>
          <w:t>Figure 2.2 – Train Detail Screen of e-Service Offered by Railway Department[7]</w:t>
        </w:r>
        <w:r w:rsidR="00856593">
          <w:rPr>
            <w:noProof/>
            <w:webHidden/>
          </w:rPr>
          <w:tab/>
        </w:r>
        <w:r w:rsidR="00856593">
          <w:rPr>
            <w:noProof/>
            <w:webHidden/>
          </w:rPr>
          <w:fldChar w:fldCharType="begin"/>
        </w:r>
        <w:r w:rsidR="00856593">
          <w:rPr>
            <w:noProof/>
            <w:webHidden/>
          </w:rPr>
          <w:instrText xml:space="preserve"> PAGEREF _Toc445724254 \h </w:instrText>
        </w:r>
        <w:r w:rsidR="00856593">
          <w:rPr>
            <w:noProof/>
            <w:webHidden/>
          </w:rPr>
        </w:r>
        <w:r w:rsidR="00856593">
          <w:rPr>
            <w:noProof/>
            <w:webHidden/>
          </w:rPr>
          <w:fldChar w:fldCharType="separate"/>
        </w:r>
        <w:r w:rsidR="00856593">
          <w:rPr>
            <w:noProof/>
            <w:webHidden/>
          </w:rPr>
          <w:t>15</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5" w:history="1">
        <w:r w:rsidR="00856593" w:rsidRPr="00270F2D">
          <w:rPr>
            <w:rStyle w:val="Hyperlink"/>
            <w:noProof/>
          </w:rPr>
          <w:t>Figure 2.3 – Search Train Screen of GPRS based Railway Traffic Optimisation System (RTOS) by Sri Lanka Railway with University of Colombo [11]</w:t>
        </w:r>
        <w:r w:rsidR="00856593">
          <w:rPr>
            <w:noProof/>
            <w:webHidden/>
          </w:rPr>
          <w:tab/>
        </w:r>
        <w:r w:rsidR="00856593">
          <w:rPr>
            <w:noProof/>
            <w:webHidden/>
          </w:rPr>
          <w:fldChar w:fldCharType="begin"/>
        </w:r>
        <w:r w:rsidR="00856593">
          <w:rPr>
            <w:noProof/>
            <w:webHidden/>
          </w:rPr>
          <w:instrText xml:space="preserve"> PAGEREF _Toc445724255 \h </w:instrText>
        </w:r>
        <w:r w:rsidR="00856593">
          <w:rPr>
            <w:noProof/>
            <w:webHidden/>
          </w:rPr>
        </w:r>
        <w:r w:rsidR="00856593">
          <w:rPr>
            <w:noProof/>
            <w:webHidden/>
          </w:rPr>
          <w:fldChar w:fldCharType="separate"/>
        </w:r>
        <w:r w:rsidR="00856593">
          <w:rPr>
            <w:noProof/>
            <w:webHidden/>
          </w:rPr>
          <w:t>18</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6" w:history="1">
        <w:r w:rsidR="00856593" w:rsidRPr="00270F2D">
          <w:rPr>
            <w:rStyle w:val="Hyperlink"/>
            <w:noProof/>
          </w:rPr>
          <w:t>Figure 3.1 – Overall Architecture of CBTLS</w:t>
        </w:r>
        <w:r w:rsidR="00856593">
          <w:rPr>
            <w:noProof/>
            <w:webHidden/>
          </w:rPr>
          <w:tab/>
        </w:r>
        <w:r w:rsidR="00856593">
          <w:rPr>
            <w:noProof/>
            <w:webHidden/>
          </w:rPr>
          <w:fldChar w:fldCharType="begin"/>
        </w:r>
        <w:r w:rsidR="00856593">
          <w:rPr>
            <w:noProof/>
            <w:webHidden/>
          </w:rPr>
          <w:instrText xml:space="preserve"> PAGEREF _Toc445724256 \h </w:instrText>
        </w:r>
        <w:r w:rsidR="00856593">
          <w:rPr>
            <w:noProof/>
            <w:webHidden/>
          </w:rPr>
        </w:r>
        <w:r w:rsidR="00856593">
          <w:rPr>
            <w:noProof/>
            <w:webHidden/>
          </w:rPr>
          <w:fldChar w:fldCharType="separate"/>
        </w:r>
        <w:r w:rsidR="00856593">
          <w:rPr>
            <w:noProof/>
            <w:webHidden/>
          </w:rPr>
          <w:t>29</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7" w:history="1">
        <w:r w:rsidR="00856593" w:rsidRPr="00270F2D">
          <w:rPr>
            <w:rStyle w:val="Hyperlink"/>
            <w:noProof/>
          </w:rPr>
          <w:t>Table 3.1 – Each component of Overall Architecture of CBTLS</w:t>
        </w:r>
        <w:r w:rsidR="00856593">
          <w:rPr>
            <w:noProof/>
            <w:webHidden/>
          </w:rPr>
          <w:tab/>
        </w:r>
        <w:r w:rsidR="00856593">
          <w:rPr>
            <w:noProof/>
            <w:webHidden/>
          </w:rPr>
          <w:fldChar w:fldCharType="begin"/>
        </w:r>
        <w:r w:rsidR="00856593">
          <w:rPr>
            <w:noProof/>
            <w:webHidden/>
          </w:rPr>
          <w:instrText xml:space="preserve"> PAGEREF _Toc445724257 \h </w:instrText>
        </w:r>
        <w:r w:rsidR="00856593">
          <w:rPr>
            <w:noProof/>
            <w:webHidden/>
          </w:rPr>
        </w:r>
        <w:r w:rsidR="00856593">
          <w:rPr>
            <w:noProof/>
            <w:webHidden/>
          </w:rPr>
          <w:fldChar w:fldCharType="separate"/>
        </w:r>
        <w:r w:rsidR="00856593">
          <w:rPr>
            <w:noProof/>
            <w:webHidden/>
          </w:rPr>
          <w:t>29</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8" w:history="1">
        <w:r w:rsidR="00856593" w:rsidRPr="00270F2D">
          <w:rPr>
            <w:rStyle w:val="Hyperlink"/>
            <w:noProof/>
          </w:rPr>
          <w:t>Figure 3.2 – Technology Stack</w:t>
        </w:r>
        <w:r w:rsidR="00856593">
          <w:rPr>
            <w:noProof/>
            <w:webHidden/>
          </w:rPr>
          <w:tab/>
        </w:r>
        <w:r w:rsidR="00856593">
          <w:rPr>
            <w:noProof/>
            <w:webHidden/>
          </w:rPr>
          <w:fldChar w:fldCharType="begin"/>
        </w:r>
        <w:r w:rsidR="00856593">
          <w:rPr>
            <w:noProof/>
            <w:webHidden/>
          </w:rPr>
          <w:instrText xml:space="preserve"> PAGEREF _Toc445724258 \h </w:instrText>
        </w:r>
        <w:r w:rsidR="00856593">
          <w:rPr>
            <w:noProof/>
            <w:webHidden/>
          </w:rPr>
        </w:r>
        <w:r w:rsidR="00856593">
          <w:rPr>
            <w:noProof/>
            <w:webHidden/>
          </w:rPr>
          <w:fldChar w:fldCharType="separate"/>
        </w:r>
        <w:r w:rsidR="00856593">
          <w:rPr>
            <w:noProof/>
            <w:webHidden/>
          </w:rPr>
          <w:t>30</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59" w:history="1">
        <w:r w:rsidR="00856593" w:rsidRPr="00270F2D">
          <w:rPr>
            <w:rStyle w:val="Hyperlink"/>
            <w:noProof/>
          </w:rPr>
          <w:t>Table 3.2 – Each component of Technology Stack of CBTLS</w:t>
        </w:r>
        <w:r w:rsidR="00856593">
          <w:rPr>
            <w:noProof/>
            <w:webHidden/>
          </w:rPr>
          <w:tab/>
        </w:r>
        <w:r w:rsidR="00856593">
          <w:rPr>
            <w:noProof/>
            <w:webHidden/>
          </w:rPr>
          <w:fldChar w:fldCharType="begin"/>
        </w:r>
        <w:r w:rsidR="00856593">
          <w:rPr>
            <w:noProof/>
            <w:webHidden/>
          </w:rPr>
          <w:instrText xml:space="preserve"> PAGEREF _Toc445724259 \h </w:instrText>
        </w:r>
        <w:r w:rsidR="00856593">
          <w:rPr>
            <w:noProof/>
            <w:webHidden/>
          </w:rPr>
        </w:r>
        <w:r w:rsidR="00856593">
          <w:rPr>
            <w:noProof/>
            <w:webHidden/>
          </w:rPr>
          <w:fldChar w:fldCharType="separate"/>
        </w:r>
        <w:r w:rsidR="00856593">
          <w:rPr>
            <w:noProof/>
            <w:webHidden/>
          </w:rPr>
          <w:t>30</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0" w:history="1">
        <w:r w:rsidR="00856593" w:rsidRPr="00270F2D">
          <w:rPr>
            <w:rStyle w:val="Hyperlink"/>
            <w:noProof/>
          </w:rPr>
          <w:t>Figure 4.1 – CBTLS Web Application Deployment Diagram</w:t>
        </w:r>
        <w:r w:rsidR="00856593">
          <w:rPr>
            <w:noProof/>
            <w:webHidden/>
          </w:rPr>
          <w:tab/>
        </w:r>
        <w:r w:rsidR="00856593">
          <w:rPr>
            <w:noProof/>
            <w:webHidden/>
          </w:rPr>
          <w:fldChar w:fldCharType="begin"/>
        </w:r>
        <w:r w:rsidR="00856593">
          <w:rPr>
            <w:noProof/>
            <w:webHidden/>
          </w:rPr>
          <w:instrText xml:space="preserve"> PAGEREF _Toc445724260 \h </w:instrText>
        </w:r>
        <w:r w:rsidR="00856593">
          <w:rPr>
            <w:noProof/>
            <w:webHidden/>
          </w:rPr>
        </w:r>
        <w:r w:rsidR="00856593">
          <w:rPr>
            <w:noProof/>
            <w:webHidden/>
          </w:rPr>
          <w:fldChar w:fldCharType="separate"/>
        </w:r>
        <w:r w:rsidR="00856593">
          <w:rPr>
            <w:noProof/>
            <w:webHidden/>
          </w:rPr>
          <w:t>33</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1" w:history="1">
        <w:r w:rsidR="00856593" w:rsidRPr="00270F2D">
          <w:rPr>
            <w:rStyle w:val="Hyperlink"/>
            <w:noProof/>
          </w:rPr>
          <w:t>Figure 5.1 – CBTLS mobile application initial UI wireframe</w:t>
        </w:r>
        <w:r w:rsidR="00856593">
          <w:rPr>
            <w:noProof/>
            <w:webHidden/>
          </w:rPr>
          <w:tab/>
        </w:r>
        <w:r w:rsidR="00856593">
          <w:rPr>
            <w:noProof/>
            <w:webHidden/>
          </w:rPr>
          <w:fldChar w:fldCharType="begin"/>
        </w:r>
        <w:r w:rsidR="00856593">
          <w:rPr>
            <w:noProof/>
            <w:webHidden/>
          </w:rPr>
          <w:instrText xml:space="preserve"> PAGEREF _Toc445724261 \h </w:instrText>
        </w:r>
        <w:r w:rsidR="00856593">
          <w:rPr>
            <w:noProof/>
            <w:webHidden/>
          </w:rPr>
        </w:r>
        <w:r w:rsidR="00856593">
          <w:rPr>
            <w:noProof/>
            <w:webHidden/>
          </w:rPr>
          <w:fldChar w:fldCharType="separate"/>
        </w:r>
        <w:r w:rsidR="00856593">
          <w:rPr>
            <w:noProof/>
            <w:webHidden/>
          </w:rPr>
          <w:t>35</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2" w:history="1">
        <w:r w:rsidR="00856593" w:rsidRPr="00270F2D">
          <w:rPr>
            <w:rStyle w:val="Hyperlink"/>
            <w:noProof/>
          </w:rPr>
          <w:t>Figure 5.2 – CBTLS mobile application view train schedule wireframe</w:t>
        </w:r>
        <w:r w:rsidR="00856593">
          <w:rPr>
            <w:noProof/>
            <w:webHidden/>
          </w:rPr>
          <w:tab/>
        </w:r>
        <w:r w:rsidR="00856593">
          <w:rPr>
            <w:noProof/>
            <w:webHidden/>
          </w:rPr>
          <w:fldChar w:fldCharType="begin"/>
        </w:r>
        <w:r w:rsidR="00856593">
          <w:rPr>
            <w:noProof/>
            <w:webHidden/>
          </w:rPr>
          <w:instrText xml:space="preserve"> PAGEREF _Toc445724262 \h </w:instrText>
        </w:r>
        <w:r w:rsidR="00856593">
          <w:rPr>
            <w:noProof/>
            <w:webHidden/>
          </w:rPr>
        </w:r>
        <w:r w:rsidR="00856593">
          <w:rPr>
            <w:noProof/>
            <w:webHidden/>
          </w:rPr>
          <w:fldChar w:fldCharType="separate"/>
        </w:r>
        <w:r w:rsidR="00856593">
          <w:rPr>
            <w:noProof/>
            <w:webHidden/>
          </w:rPr>
          <w:t>36</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3" w:history="1">
        <w:r w:rsidR="00856593" w:rsidRPr="00270F2D">
          <w:rPr>
            <w:rStyle w:val="Hyperlink"/>
            <w:noProof/>
          </w:rPr>
          <w:t>Figure 5.3 – CBTLS mobile application view recommendations wireframe</w:t>
        </w:r>
        <w:r w:rsidR="00856593">
          <w:rPr>
            <w:noProof/>
            <w:webHidden/>
          </w:rPr>
          <w:tab/>
        </w:r>
        <w:r w:rsidR="00856593">
          <w:rPr>
            <w:noProof/>
            <w:webHidden/>
          </w:rPr>
          <w:fldChar w:fldCharType="begin"/>
        </w:r>
        <w:r w:rsidR="00856593">
          <w:rPr>
            <w:noProof/>
            <w:webHidden/>
          </w:rPr>
          <w:instrText xml:space="preserve"> PAGEREF _Toc445724263 \h </w:instrText>
        </w:r>
        <w:r w:rsidR="00856593">
          <w:rPr>
            <w:noProof/>
            <w:webHidden/>
          </w:rPr>
        </w:r>
        <w:r w:rsidR="00856593">
          <w:rPr>
            <w:noProof/>
            <w:webHidden/>
          </w:rPr>
          <w:fldChar w:fldCharType="separate"/>
        </w:r>
        <w:r w:rsidR="00856593">
          <w:rPr>
            <w:noProof/>
            <w:webHidden/>
          </w:rPr>
          <w:t>37</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4" w:history="1">
        <w:r w:rsidR="00856593" w:rsidRPr="00270F2D">
          <w:rPr>
            <w:rStyle w:val="Hyperlink"/>
            <w:noProof/>
          </w:rPr>
          <w:t>Figure 5.4 – CBTLS mobile application view train schedule details wireframe</w:t>
        </w:r>
        <w:r w:rsidR="00856593">
          <w:rPr>
            <w:noProof/>
            <w:webHidden/>
          </w:rPr>
          <w:tab/>
        </w:r>
        <w:r w:rsidR="00856593">
          <w:rPr>
            <w:noProof/>
            <w:webHidden/>
          </w:rPr>
          <w:fldChar w:fldCharType="begin"/>
        </w:r>
        <w:r w:rsidR="00856593">
          <w:rPr>
            <w:noProof/>
            <w:webHidden/>
          </w:rPr>
          <w:instrText xml:space="preserve"> PAGEREF _Toc445724264 \h </w:instrText>
        </w:r>
        <w:r w:rsidR="00856593">
          <w:rPr>
            <w:noProof/>
            <w:webHidden/>
          </w:rPr>
        </w:r>
        <w:r w:rsidR="00856593">
          <w:rPr>
            <w:noProof/>
            <w:webHidden/>
          </w:rPr>
          <w:fldChar w:fldCharType="separate"/>
        </w:r>
        <w:r w:rsidR="00856593">
          <w:rPr>
            <w:noProof/>
            <w:webHidden/>
          </w:rPr>
          <w:t>38</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5" w:history="1">
        <w:r w:rsidR="00856593" w:rsidRPr="00270F2D">
          <w:rPr>
            <w:rStyle w:val="Hyperlink"/>
            <w:noProof/>
          </w:rPr>
          <w:t>Figure 5.5 – CBTLS mobile application active update train location wireframe</w:t>
        </w:r>
        <w:r w:rsidR="00856593">
          <w:rPr>
            <w:noProof/>
            <w:webHidden/>
          </w:rPr>
          <w:tab/>
        </w:r>
        <w:r w:rsidR="00856593">
          <w:rPr>
            <w:noProof/>
            <w:webHidden/>
          </w:rPr>
          <w:fldChar w:fldCharType="begin"/>
        </w:r>
        <w:r w:rsidR="00856593">
          <w:rPr>
            <w:noProof/>
            <w:webHidden/>
          </w:rPr>
          <w:instrText xml:space="preserve"> PAGEREF _Toc445724265 \h </w:instrText>
        </w:r>
        <w:r w:rsidR="00856593">
          <w:rPr>
            <w:noProof/>
            <w:webHidden/>
          </w:rPr>
        </w:r>
        <w:r w:rsidR="00856593">
          <w:rPr>
            <w:noProof/>
            <w:webHidden/>
          </w:rPr>
          <w:fldChar w:fldCharType="separate"/>
        </w:r>
        <w:r w:rsidR="00856593">
          <w:rPr>
            <w:noProof/>
            <w:webHidden/>
          </w:rPr>
          <w:t>39</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6" w:history="1">
        <w:r w:rsidR="00856593" w:rsidRPr="00270F2D">
          <w:rPr>
            <w:rStyle w:val="Hyperlink"/>
            <w:noProof/>
          </w:rPr>
          <w:t>Figure 5.6 – CBTLS mobile application active update compartment details wireframe</w:t>
        </w:r>
        <w:r w:rsidR="00856593">
          <w:rPr>
            <w:noProof/>
            <w:webHidden/>
          </w:rPr>
          <w:tab/>
        </w:r>
        <w:r w:rsidR="00856593">
          <w:rPr>
            <w:noProof/>
            <w:webHidden/>
          </w:rPr>
          <w:fldChar w:fldCharType="begin"/>
        </w:r>
        <w:r w:rsidR="00856593">
          <w:rPr>
            <w:noProof/>
            <w:webHidden/>
          </w:rPr>
          <w:instrText xml:space="preserve"> PAGEREF _Toc445724266 \h </w:instrText>
        </w:r>
        <w:r w:rsidR="00856593">
          <w:rPr>
            <w:noProof/>
            <w:webHidden/>
          </w:rPr>
        </w:r>
        <w:r w:rsidR="00856593">
          <w:rPr>
            <w:noProof/>
            <w:webHidden/>
          </w:rPr>
          <w:fldChar w:fldCharType="separate"/>
        </w:r>
        <w:r w:rsidR="00856593">
          <w:rPr>
            <w:noProof/>
            <w:webHidden/>
          </w:rPr>
          <w:t>40</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7" w:history="1">
        <w:r w:rsidR="00856593" w:rsidRPr="00270F2D">
          <w:rPr>
            <w:rStyle w:val="Hyperlink"/>
            <w:noProof/>
          </w:rPr>
          <w:t>Figure 5.7 – CBTLS mobile application set notification alarm wireframe</w:t>
        </w:r>
        <w:r w:rsidR="00856593">
          <w:rPr>
            <w:noProof/>
            <w:webHidden/>
          </w:rPr>
          <w:tab/>
        </w:r>
        <w:r w:rsidR="00856593">
          <w:rPr>
            <w:noProof/>
            <w:webHidden/>
          </w:rPr>
          <w:fldChar w:fldCharType="begin"/>
        </w:r>
        <w:r w:rsidR="00856593">
          <w:rPr>
            <w:noProof/>
            <w:webHidden/>
          </w:rPr>
          <w:instrText xml:space="preserve"> PAGEREF _Toc445724267 \h </w:instrText>
        </w:r>
        <w:r w:rsidR="00856593">
          <w:rPr>
            <w:noProof/>
            <w:webHidden/>
          </w:rPr>
        </w:r>
        <w:r w:rsidR="00856593">
          <w:rPr>
            <w:noProof/>
            <w:webHidden/>
          </w:rPr>
          <w:fldChar w:fldCharType="separate"/>
        </w:r>
        <w:r w:rsidR="00856593">
          <w:rPr>
            <w:noProof/>
            <w:webHidden/>
          </w:rPr>
          <w:t>41</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8" w:history="1">
        <w:r w:rsidR="00856593" w:rsidRPr="00270F2D">
          <w:rPr>
            <w:rStyle w:val="Hyperlink"/>
            <w:noProof/>
          </w:rPr>
          <w:t>Figure 5.8 – CBTLS mobile application passive update train location wireframe</w:t>
        </w:r>
        <w:r w:rsidR="00856593">
          <w:rPr>
            <w:noProof/>
            <w:webHidden/>
          </w:rPr>
          <w:tab/>
        </w:r>
        <w:r w:rsidR="00856593">
          <w:rPr>
            <w:noProof/>
            <w:webHidden/>
          </w:rPr>
          <w:fldChar w:fldCharType="begin"/>
        </w:r>
        <w:r w:rsidR="00856593">
          <w:rPr>
            <w:noProof/>
            <w:webHidden/>
          </w:rPr>
          <w:instrText xml:space="preserve"> PAGEREF _Toc445724268 \h </w:instrText>
        </w:r>
        <w:r w:rsidR="00856593">
          <w:rPr>
            <w:noProof/>
            <w:webHidden/>
          </w:rPr>
        </w:r>
        <w:r w:rsidR="00856593">
          <w:rPr>
            <w:noProof/>
            <w:webHidden/>
          </w:rPr>
          <w:fldChar w:fldCharType="separate"/>
        </w:r>
        <w:r w:rsidR="00856593">
          <w:rPr>
            <w:noProof/>
            <w:webHidden/>
          </w:rPr>
          <w:t>42</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69" w:history="1">
        <w:r w:rsidR="00856593" w:rsidRPr="00270F2D">
          <w:rPr>
            <w:rStyle w:val="Hyperlink"/>
            <w:noProof/>
          </w:rPr>
          <w:t>Figure 5.9 – CBTLS mobile application view real-time train location wireframe</w:t>
        </w:r>
        <w:r w:rsidR="00856593">
          <w:rPr>
            <w:noProof/>
            <w:webHidden/>
          </w:rPr>
          <w:tab/>
        </w:r>
        <w:r w:rsidR="00856593">
          <w:rPr>
            <w:noProof/>
            <w:webHidden/>
          </w:rPr>
          <w:fldChar w:fldCharType="begin"/>
        </w:r>
        <w:r w:rsidR="00856593">
          <w:rPr>
            <w:noProof/>
            <w:webHidden/>
          </w:rPr>
          <w:instrText xml:space="preserve"> PAGEREF _Toc445724269 \h </w:instrText>
        </w:r>
        <w:r w:rsidR="00856593">
          <w:rPr>
            <w:noProof/>
            <w:webHidden/>
          </w:rPr>
        </w:r>
        <w:r w:rsidR="00856593">
          <w:rPr>
            <w:noProof/>
            <w:webHidden/>
          </w:rPr>
          <w:fldChar w:fldCharType="separate"/>
        </w:r>
        <w:r w:rsidR="00856593">
          <w:rPr>
            <w:noProof/>
            <w:webHidden/>
          </w:rPr>
          <w:t>43</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0" w:history="1">
        <w:r w:rsidR="00856593" w:rsidRPr="00270F2D">
          <w:rPr>
            <w:rStyle w:val="Hyperlink"/>
            <w:noProof/>
          </w:rPr>
          <w:t>Figure 5.10 – CBTLS mobile application view compartment details wireframe</w:t>
        </w:r>
        <w:r w:rsidR="00856593">
          <w:rPr>
            <w:noProof/>
            <w:webHidden/>
          </w:rPr>
          <w:tab/>
        </w:r>
        <w:r w:rsidR="00856593">
          <w:rPr>
            <w:noProof/>
            <w:webHidden/>
          </w:rPr>
          <w:fldChar w:fldCharType="begin"/>
        </w:r>
        <w:r w:rsidR="00856593">
          <w:rPr>
            <w:noProof/>
            <w:webHidden/>
          </w:rPr>
          <w:instrText xml:space="preserve"> PAGEREF _Toc445724270 \h </w:instrText>
        </w:r>
        <w:r w:rsidR="00856593">
          <w:rPr>
            <w:noProof/>
            <w:webHidden/>
          </w:rPr>
        </w:r>
        <w:r w:rsidR="00856593">
          <w:rPr>
            <w:noProof/>
            <w:webHidden/>
          </w:rPr>
          <w:fldChar w:fldCharType="separate"/>
        </w:r>
        <w:r w:rsidR="00856593">
          <w:rPr>
            <w:noProof/>
            <w:webHidden/>
          </w:rPr>
          <w:t>44</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1" w:history="1">
        <w:r w:rsidR="00856593" w:rsidRPr="00270F2D">
          <w:rPr>
            <w:rStyle w:val="Hyperlink"/>
            <w:noProof/>
          </w:rPr>
          <w:t>Figure 5.11 – CBTLS mobile application view analysis of train wireframe</w:t>
        </w:r>
        <w:r w:rsidR="00856593">
          <w:rPr>
            <w:noProof/>
            <w:webHidden/>
          </w:rPr>
          <w:tab/>
        </w:r>
        <w:r w:rsidR="00856593">
          <w:rPr>
            <w:noProof/>
            <w:webHidden/>
          </w:rPr>
          <w:fldChar w:fldCharType="begin"/>
        </w:r>
        <w:r w:rsidR="00856593">
          <w:rPr>
            <w:noProof/>
            <w:webHidden/>
          </w:rPr>
          <w:instrText xml:space="preserve"> PAGEREF _Toc445724271 \h </w:instrText>
        </w:r>
        <w:r w:rsidR="00856593">
          <w:rPr>
            <w:noProof/>
            <w:webHidden/>
          </w:rPr>
        </w:r>
        <w:r w:rsidR="00856593">
          <w:rPr>
            <w:noProof/>
            <w:webHidden/>
          </w:rPr>
          <w:fldChar w:fldCharType="separate"/>
        </w:r>
        <w:r w:rsidR="00856593">
          <w:rPr>
            <w:noProof/>
            <w:webHidden/>
          </w:rPr>
          <w:t>45</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2" w:history="1">
        <w:r w:rsidR="00856593" w:rsidRPr="00270F2D">
          <w:rPr>
            <w:rStyle w:val="Hyperlink"/>
            <w:noProof/>
          </w:rPr>
          <w:t>Figure 5.12 – CBTLS mobile application user login wireframe</w:t>
        </w:r>
        <w:r w:rsidR="00856593">
          <w:rPr>
            <w:noProof/>
            <w:webHidden/>
          </w:rPr>
          <w:tab/>
        </w:r>
        <w:r w:rsidR="00856593">
          <w:rPr>
            <w:noProof/>
            <w:webHidden/>
          </w:rPr>
          <w:fldChar w:fldCharType="begin"/>
        </w:r>
        <w:r w:rsidR="00856593">
          <w:rPr>
            <w:noProof/>
            <w:webHidden/>
          </w:rPr>
          <w:instrText xml:space="preserve"> PAGEREF _Toc445724272 \h </w:instrText>
        </w:r>
        <w:r w:rsidR="00856593">
          <w:rPr>
            <w:noProof/>
            <w:webHidden/>
          </w:rPr>
        </w:r>
        <w:r w:rsidR="00856593">
          <w:rPr>
            <w:noProof/>
            <w:webHidden/>
          </w:rPr>
          <w:fldChar w:fldCharType="separate"/>
        </w:r>
        <w:r w:rsidR="00856593">
          <w:rPr>
            <w:noProof/>
            <w:webHidden/>
          </w:rPr>
          <w:t>46</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3" w:history="1">
        <w:r w:rsidR="00856593" w:rsidRPr="00270F2D">
          <w:rPr>
            <w:rStyle w:val="Hyperlink"/>
            <w:noProof/>
          </w:rPr>
          <w:t>Figure 5.13 – CBTLS mobile application user profile details wireframe</w:t>
        </w:r>
        <w:r w:rsidR="00856593">
          <w:rPr>
            <w:noProof/>
            <w:webHidden/>
          </w:rPr>
          <w:tab/>
        </w:r>
        <w:r w:rsidR="00856593">
          <w:rPr>
            <w:noProof/>
            <w:webHidden/>
          </w:rPr>
          <w:fldChar w:fldCharType="begin"/>
        </w:r>
        <w:r w:rsidR="00856593">
          <w:rPr>
            <w:noProof/>
            <w:webHidden/>
          </w:rPr>
          <w:instrText xml:space="preserve"> PAGEREF _Toc445724273 \h </w:instrText>
        </w:r>
        <w:r w:rsidR="00856593">
          <w:rPr>
            <w:noProof/>
            <w:webHidden/>
          </w:rPr>
        </w:r>
        <w:r w:rsidR="00856593">
          <w:rPr>
            <w:noProof/>
            <w:webHidden/>
          </w:rPr>
          <w:fldChar w:fldCharType="separate"/>
        </w:r>
        <w:r w:rsidR="00856593">
          <w:rPr>
            <w:noProof/>
            <w:webHidden/>
          </w:rPr>
          <w:t>47</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4" w:history="1">
        <w:r w:rsidR="00856593" w:rsidRPr="00270F2D">
          <w:rPr>
            <w:rStyle w:val="Hyperlink"/>
            <w:noProof/>
          </w:rPr>
          <w:t>Figure 5.14 – CBTLS mobile application favorite trains wireframe</w:t>
        </w:r>
        <w:r w:rsidR="00856593">
          <w:rPr>
            <w:noProof/>
            <w:webHidden/>
          </w:rPr>
          <w:tab/>
        </w:r>
        <w:r w:rsidR="00856593">
          <w:rPr>
            <w:noProof/>
            <w:webHidden/>
          </w:rPr>
          <w:fldChar w:fldCharType="begin"/>
        </w:r>
        <w:r w:rsidR="00856593">
          <w:rPr>
            <w:noProof/>
            <w:webHidden/>
          </w:rPr>
          <w:instrText xml:space="preserve"> PAGEREF _Toc445724274 \h </w:instrText>
        </w:r>
        <w:r w:rsidR="00856593">
          <w:rPr>
            <w:noProof/>
            <w:webHidden/>
          </w:rPr>
        </w:r>
        <w:r w:rsidR="00856593">
          <w:rPr>
            <w:noProof/>
            <w:webHidden/>
          </w:rPr>
          <w:fldChar w:fldCharType="separate"/>
        </w:r>
        <w:r w:rsidR="00856593">
          <w:rPr>
            <w:noProof/>
            <w:webHidden/>
          </w:rPr>
          <w:t>48</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5" w:history="1">
        <w:r w:rsidR="00856593" w:rsidRPr="00270F2D">
          <w:rPr>
            <w:rStyle w:val="Hyperlink"/>
            <w:noProof/>
          </w:rPr>
          <w:t>Figure 5.15 – CBTLS ER diagram</w:t>
        </w:r>
        <w:r w:rsidR="00856593">
          <w:rPr>
            <w:noProof/>
            <w:webHidden/>
          </w:rPr>
          <w:tab/>
        </w:r>
        <w:r w:rsidR="00856593">
          <w:rPr>
            <w:noProof/>
            <w:webHidden/>
          </w:rPr>
          <w:fldChar w:fldCharType="begin"/>
        </w:r>
        <w:r w:rsidR="00856593">
          <w:rPr>
            <w:noProof/>
            <w:webHidden/>
          </w:rPr>
          <w:instrText xml:space="preserve"> PAGEREF _Toc445724275 \h </w:instrText>
        </w:r>
        <w:r w:rsidR="00856593">
          <w:rPr>
            <w:noProof/>
            <w:webHidden/>
          </w:rPr>
        </w:r>
        <w:r w:rsidR="00856593">
          <w:rPr>
            <w:noProof/>
            <w:webHidden/>
          </w:rPr>
          <w:fldChar w:fldCharType="separate"/>
        </w:r>
        <w:r w:rsidR="00856593">
          <w:rPr>
            <w:noProof/>
            <w:webHidden/>
          </w:rPr>
          <w:t>49</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6" w:history="1">
        <w:r w:rsidR="00856593" w:rsidRPr="00270F2D">
          <w:rPr>
            <w:rStyle w:val="Hyperlink"/>
            <w:noProof/>
          </w:rPr>
          <w:t>Figure 5.16 – CBTLS Class diagram</w:t>
        </w:r>
        <w:r w:rsidR="00856593">
          <w:rPr>
            <w:noProof/>
            <w:webHidden/>
          </w:rPr>
          <w:tab/>
        </w:r>
        <w:r w:rsidR="00856593">
          <w:rPr>
            <w:noProof/>
            <w:webHidden/>
          </w:rPr>
          <w:fldChar w:fldCharType="begin"/>
        </w:r>
        <w:r w:rsidR="00856593">
          <w:rPr>
            <w:noProof/>
            <w:webHidden/>
          </w:rPr>
          <w:instrText xml:space="preserve"> PAGEREF _Toc445724276 \h </w:instrText>
        </w:r>
        <w:r w:rsidR="00856593">
          <w:rPr>
            <w:noProof/>
            <w:webHidden/>
          </w:rPr>
        </w:r>
        <w:r w:rsidR="00856593">
          <w:rPr>
            <w:noProof/>
            <w:webHidden/>
          </w:rPr>
          <w:fldChar w:fldCharType="separate"/>
        </w:r>
        <w:r w:rsidR="00856593">
          <w:rPr>
            <w:noProof/>
            <w:webHidden/>
          </w:rPr>
          <w:t>50</w:t>
        </w:r>
        <w:r w:rsidR="00856593">
          <w:rPr>
            <w:noProof/>
            <w:webHidden/>
          </w:rPr>
          <w:fldChar w:fldCharType="end"/>
        </w:r>
      </w:hyperlink>
    </w:p>
    <w:p w:rsidR="00856593" w:rsidRDefault="00E84315">
      <w:pPr>
        <w:pStyle w:val="TableofFigures"/>
        <w:tabs>
          <w:tab w:val="right" w:pos="8299"/>
        </w:tabs>
        <w:rPr>
          <w:rFonts w:asciiTheme="minorHAnsi" w:eastAsiaTheme="minorEastAsia" w:hAnsiTheme="minorHAnsi"/>
          <w:b w:val="0"/>
          <w:noProof/>
          <w:sz w:val="22"/>
        </w:rPr>
      </w:pPr>
      <w:hyperlink w:anchor="_Toc445724277" w:history="1">
        <w:r w:rsidR="00856593" w:rsidRPr="00270F2D">
          <w:rPr>
            <w:rStyle w:val="Hyperlink"/>
            <w:noProof/>
          </w:rPr>
          <w:t>Figure 5.16 – CBTLS Sample Sequence diagrams</w:t>
        </w:r>
        <w:r w:rsidR="00856593">
          <w:rPr>
            <w:noProof/>
            <w:webHidden/>
          </w:rPr>
          <w:tab/>
        </w:r>
        <w:r w:rsidR="00856593">
          <w:rPr>
            <w:noProof/>
            <w:webHidden/>
          </w:rPr>
          <w:fldChar w:fldCharType="begin"/>
        </w:r>
        <w:r w:rsidR="00856593">
          <w:rPr>
            <w:noProof/>
            <w:webHidden/>
          </w:rPr>
          <w:instrText xml:space="preserve"> PAGEREF _Toc445724277 \h </w:instrText>
        </w:r>
        <w:r w:rsidR="00856593">
          <w:rPr>
            <w:noProof/>
            <w:webHidden/>
          </w:rPr>
        </w:r>
        <w:r w:rsidR="00856593">
          <w:rPr>
            <w:noProof/>
            <w:webHidden/>
          </w:rPr>
          <w:fldChar w:fldCharType="separate"/>
        </w:r>
        <w:r w:rsidR="00856593">
          <w:rPr>
            <w:noProof/>
            <w:webHidden/>
          </w:rPr>
          <w:t>51</w:t>
        </w:r>
        <w:r w:rsidR="00856593">
          <w:rPr>
            <w:noProof/>
            <w:webHidden/>
          </w:rPr>
          <w:fldChar w:fldCharType="end"/>
        </w:r>
      </w:hyperlink>
    </w:p>
    <w:p w:rsidR="00947D3C" w:rsidRDefault="00856593" w:rsidP="00EF03FB">
      <w:pPr>
        <w:jc w:val="center"/>
        <w:rPr>
          <w:rFonts w:ascii="Times New Roman" w:hAnsi="Times New Roman" w:cs="Times New Roman"/>
          <w:sz w:val="24"/>
          <w:szCs w:val="24"/>
        </w:rPr>
      </w:pPr>
      <w:r>
        <w:rPr>
          <w:rFonts w:ascii="Times New Roman" w:hAnsi="Times New Roman" w:cs="Times New Roman"/>
          <w:b/>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1" w:name="_Toc445724089"/>
      <w:r>
        <w:t>CBTLS – Community Based Train Locating System</w:t>
      </w:r>
      <w:bookmarkEnd w:id="1"/>
    </w:p>
    <w:p w:rsidR="00D42735" w:rsidRDefault="00D42735" w:rsidP="00FD68C6">
      <w:pPr>
        <w:pStyle w:val="c1customheadlevel2"/>
      </w:pPr>
      <w:bookmarkStart w:id="2" w:name="_Toc445724090"/>
      <w:r w:rsidRPr="00F32F1D">
        <w:t>Introduction</w:t>
      </w:r>
      <w:bookmarkEnd w:id="2"/>
    </w:p>
    <w:p w:rsidR="00E855AF" w:rsidRDefault="00E855AF" w:rsidP="0024586C">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3" w:name="_Toc445724091"/>
      <w:r w:rsidRPr="00FD68C6">
        <w:t>Background and Motivation</w:t>
      </w:r>
      <w:bookmarkEnd w:id="3"/>
    </w:p>
    <w:p w:rsidR="00970280" w:rsidRDefault="00970280" w:rsidP="0024586C">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24586C">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24586C">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24586C">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24586C">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24586C">
      <w:pPr>
        <w:pStyle w:val="custombody"/>
      </w:pPr>
    </w:p>
    <w:p w:rsidR="00075215" w:rsidRDefault="00075215" w:rsidP="0024586C">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24586C">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24586C">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24586C">
      <w:pPr>
        <w:pStyle w:val="listoffigures"/>
      </w:pPr>
      <w:bookmarkStart w:id="4" w:name="_Toc445724251"/>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4"/>
      <w:r w:rsidR="00AC27FE">
        <w:rPr>
          <w:highlight w:val="white"/>
        </w:rPr>
        <w:fldChar w:fldCharType="end"/>
      </w:r>
    </w:p>
    <w:p w:rsidR="00075215" w:rsidRDefault="00075215" w:rsidP="0024586C">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24586C">
      <w:pPr>
        <w:pStyle w:val="custombody"/>
      </w:pPr>
      <w:r>
        <w:rPr>
          <w:noProof/>
        </w:rPr>
        <w:lastRenderedPageBreak/>
        <w:drawing>
          <wp:inline distT="114300" distB="114300" distL="114300" distR="114300" wp14:anchorId="4CB2A9EB" wp14:editId="7D2D7ADB">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24586C">
      <w:pPr>
        <w:pStyle w:val="listoffigures"/>
      </w:pPr>
      <w:bookmarkStart w:id="5" w:name="_Toc445724252"/>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5"/>
    </w:p>
    <w:p w:rsidR="00F151A1" w:rsidRDefault="00F151A1" w:rsidP="0024586C">
      <w:pPr>
        <w:pStyle w:val="custombody"/>
      </w:pPr>
      <w:r>
        <w:t>The increased number of passengers over the years indicates the increasing demand for the train as a mode of transportation.</w:t>
      </w:r>
    </w:p>
    <w:p w:rsidR="009F72FF" w:rsidRDefault="009F72FF" w:rsidP="0024586C">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24586C">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24586C">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24586C">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24586C">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24586C">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24586C">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24586C">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24586C">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24586C">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6" w:name="_Toc445724092"/>
      <w:r>
        <w:lastRenderedPageBreak/>
        <w:t>Aims and Objectives of the CBTLS</w:t>
      </w:r>
      <w:bookmarkEnd w:id="6"/>
    </w:p>
    <w:p w:rsidR="00A87434" w:rsidRDefault="00A87434" w:rsidP="0024586C">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24586C">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24586C">
      <w:pPr>
        <w:pStyle w:val="custombody"/>
        <w:numPr>
          <w:ilvl w:val="0"/>
          <w:numId w:val="3"/>
        </w:numPr>
      </w:pPr>
      <w:r>
        <w:t>Facility for the passengers to update train’s current location actively or passively</w:t>
      </w:r>
    </w:p>
    <w:p w:rsidR="00A87434" w:rsidRDefault="00A87434" w:rsidP="0024586C">
      <w:pPr>
        <w:pStyle w:val="custombody"/>
        <w:numPr>
          <w:ilvl w:val="0"/>
          <w:numId w:val="3"/>
        </w:numPr>
      </w:pPr>
      <w:r>
        <w:t>Searching and locating trains in real time</w:t>
      </w:r>
    </w:p>
    <w:p w:rsidR="00A87434" w:rsidRDefault="00A87434" w:rsidP="0024586C">
      <w:pPr>
        <w:pStyle w:val="custombody"/>
        <w:numPr>
          <w:ilvl w:val="0"/>
          <w:numId w:val="3"/>
        </w:numPr>
      </w:pPr>
      <w:r>
        <w:t>Providing information about the passenger density in each compartment of the selected train</w:t>
      </w:r>
    </w:p>
    <w:p w:rsidR="00A87434" w:rsidRDefault="00A87434" w:rsidP="0024586C">
      <w:pPr>
        <w:pStyle w:val="custombody"/>
        <w:numPr>
          <w:ilvl w:val="0"/>
          <w:numId w:val="3"/>
        </w:numPr>
      </w:pPr>
      <w:r>
        <w:t>Predicting and suggesting most suitable train to take based on destination, and time of arrival at destination desired by the passenger.</w:t>
      </w:r>
    </w:p>
    <w:p w:rsidR="00A87434" w:rsidRDefault="00A87434" w:rsidP="0024586C">
      <w:pPr>
        <w:pStyle w:val="custombody"/>
        <w:numPr>
          <w:ilvl w:val="0"/>
          <w:numId w:val="3"/>
        </w:numPr>
      </w:pPr>
      <w:r>
        <w:t>Analysis of data collected over a period on a given train, and indicate more accurate travelling times.</w:t>
      </w:r>
    </w:p>
    <w:p w:rsidR="00A87434" w:rsidRDefault="00A87434" w:rsidP="0024586C">
      <w:pPr>
        <w:pStyle w:val="custombody"/>
        <w:numPr>
          <w:ilvl w:val="0"/>
          <w:numId w:val="3"/>
        </w:numPr>
      </w:pPr>
      <w:r>
        <w:t>Location based alarm to indicate if the passenger has reached the destination.</w:t>
      </w:r>
    </w:p>
    <w:p w:rsidR="00A87434" w:rsidRDefault="00A87434" w:rsidP="0024586C">
      <w:pPr>
        <w:pStyle w:val="custombody"/>
      </w:pPr>
      <w:r>
        <w:t xml:space="preserve">The proposed system will also be an enhancement and combination over the features available in currently available systems for the same purpose. </w:t>
      </w:r>
    </w:p>
    <w:p w:rsidR="00A87434" w:rsidRDefault="00A87434" w:rsidP="0024586C">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24586C">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24586C">
      <w:pPr>
        <w:pStyle w:val="custombody"/>
      </w:pPr>
    </w:p>
    <w:p w:rsidR="00E56200" w:rsidRPr="00F32F1D" w:rsidRDefault="00E56200" w:rsidP="00597C22">
      <w:pPr>
        <w:pStyle w:val="c1customheadlevel2"/>
      </w:pPr>
      <w:bookmarkStart w:id="7" w:name="_Toc445724093"/>
      <w:r>
        <w:lastRenderedPageBreak/>
        <w:t>CBTLS Implementation – how will it address the issues</w:t>
      </w:r>
      <w:bookmarkEnd w:id="7"/>
    </w:p>
    <w:p w:rsidR="00E36521" w:rsidRDefault="00E70C38" w:rsidP="0024586C">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24586C">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24586C">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24586C">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24586C">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24586C">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24586C">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24586C">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24586C">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24586C">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24586C">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24586C">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24586C">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24586C">
      <w:pPr>
        <w:pStyle w:val="custombody"/>
      </w:pPr>
    </w:p>
    <w:p w:rsidR="00DC51E7" w:rsidRDefault="00CE0B70" w:rsidP="00DC51E7">
      <w:pPr>
        <w:pStyle w:val="c1customheadlevel2"/>
      </w:pPr>
      <w:bookmarkStart w:id="8" w:name="_Toc445724094"/>
      <w:r>
        <w:t>S</w:t>
      </w:r>
      <w:r w:rsidR="00DC51E7" w:rsidRPr="00D42735">
        <w:t xml:space="preserve">tructure of the </w:t>
      </w:r>
      <w:r>
        <w:t>D</w:t>
      </w:r>
      <w:r w:rsidR="00DC51E7" w:rsidRPr="00D42735">
        <w:t>issertation</w:t>
      </w:r>
      <w:bookmarkEnd w:id="8"/>
    </w:p>
    <w:p w:rsidR="00DC51E7" w:rsidRDefault="00DC51E7" w:rsidP="0024586C">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24586C">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24586C">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24586C">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8F1DA5">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8F1DA5">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8F1DA5">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8F1DA5">
      <w:pPr>
        <w:pStyle w:val="custombody"/>
      </w:pPr>
    </w:p>
    <w:p w:rsidR="00E830DE" w:rsidRDefault="00AC0A13" w:rsidP="00AC0A13">
      <w:pPr>
        <w:pStyle w:val="c1customheadlevel2"/>
      </w:pPr>
      <w:bookmarkStart w:id="9" w:name="_Toc445724095"/>
      <w:r>
        <w:t>Summary</w:t>
      </w:r>
      <w:bookmarkEnd w:id="9"/>
    </w:p>
    <w:p w:rsidR="00AC0A13" w:rsidRDefault="00AC0A13" w:rsidP="0024586C">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24586C">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24586C">
      <w:pPr>
        <w:pStyle w:val="custombody"/>
      </w:pPr>
    </w:p>
    <w:p w:rsidR="00222F8A" w:rsidRDefault="00222F8A" w:rsidP="0024586C">
      <w:pPr>
        <w:pStyle w:val="custombody"/>
      </w:pPr>
    </w:p>
    <w:p w:rsidR="00222F8A" w:rsidRDefault="00222F8A"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222F8A" w:rsidRDefault="00222F8A" w:rsidP="0024586C">
      <w:pPr>
        <w:pStyle w:val="custombody"/>
      </w:pPr>
    </w:p>
    <w:p w:rsidR="00222F8A" w:rsidRDefault="00222F8A" w:rsidP="0024586C">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10" w:name="_Toc445724096"/>
      <w:r>
        <w:t>Current approaches available to address the Issues in Railway Transportation System</w:t>
      </w:r>
      <w:bookmarkEnd w:id="10"/>
    </w:p>
    <w:p w:rsidR="00E830DE" w:rsidRDefault="00FD00CC" w:rsidP="00424983">
      <w:pPr>
        <w:pStyle w:val="c2customheadlevel2"/>
      </w:pPr>
      <w:bookmarkStart w:id="11" w:name="_Toc445724097"/>
      <w:r>
        <w:t>Introduction</w:t>
      </w:r>
      <w:bookmarkEnd w:id="11"/>
    </w:p>
    <w:p w:rsidR="00F17369" w:rsidRDefault="00451E8A" w:rsidP="0024586C">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24586C">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24586C">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24586C">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24586C">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24586C">
      <w:pPr>
        <w:pStyle w:val="custombody"/>
      </w:pPr>
    </w:p>
    <w:p w:rsidR="00F17369" w:rsidRDefault="00F17369" w:rsidP="0024586C">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24586C">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2" w:name="_Toc445724098"/>
      <w:r>
        <w:t>Currently Available Systems for general public in railway transportation services</w:t>
      </w:r>
      <w:bookmarkEnd w:id="12"/>
    </w:p>
    <w:p w:rsidR="00FD00CC" w:rsidRDefault="00F17369" w:rsidP="0024586C">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3" w:name="_Toc445724099"/>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C652DC" w:rsidRDefault="00C652DC" w:rsidP="0024586C">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24586C">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24586C">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24586C">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24586C">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24586C">
      <w:pPr>
        <w:pStyle w:val="custombody"/>
      </w:pPr>
      <w:r>
        <w:t>In this service, mandatory details to search for train would be start and end railway stations as in schedules.</w:t>
      </w:r>
    </w:p>
    <w:p w:rsidR="000C49E2" w:rsidRDefault="000C49E2" w:rsidP="0024586C">
      <w:pPr>
        <w:pStyle w:val="custombody"/>
      </w:pPr>
      <w:r>
        <w:t>Search Train Schedule Procedure in the system is given as below,</w:t>
      </w:r>
    </w:p>
    <w:p w:rsidR="000C49E2" w:rsidRDefault="000C49E2" w:rsidP="0024586C">
      <w:pPr>
        <w:pStyle w:val="custombody"/>
        <w:numPr>
          <w:ilvl w:val="0"/>
          <w:numId w:val="16"/>
        </w:numPr>
      </w:pPr>
      <w:r>
        <w:t>Start station should be selected from drop down menu –mandatory.</w:t>
      </w:r>
    </w:p>
    <w:p w:rsidR="000C49E2" w:rsidRDefault="000C49E2" w:rsidP="0024586C">
      <w:pPr>
        <w:pStyle w:val="custombody"/>
        <w:numPr>
          <w:ilvl w:val="0"/>
          <w:numId w:val="16"/>
        </w:numPr>
      </w:pPr>
      <w:r>
        <w:t>End station should be selected from drop down menu –mandatory.</w:t>
      </w:r>
    </w:p>
    <w:p w:rsidR="000C49E2" w:rsidRDefault="000C49E2" w:rsidP="0024586C">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24586C">
      <w:pPr>
        <w:pStyle w:val="custombody"/>
        <w:numPr>
          <w:ilvl w:val="0"/>
          <w:numId w:val="16"/>
        </w:numPr>
      </w:pPr>
      <w:r>
        <w:t>If required to search for a train on different date other than current date, a search date from the calendar could be selected.</w:t>
      </w:r>
    </w:p>
    <w:p w:rsidR="000C49E2" w:rsidRDefault="006F1D62" w:rsidP="0024586C">
      <w:pPr>
        <w:pStyle w:val="custombody"/>
        <w:numPr>
          <w:ilvl w:val="0"/>
          <w:numId w:val="16"/>
        </w:numPr>
      </w:pPr>
      <w:r>
        <w:t>After clicking</w:t>
      </w:r>
      <w:r w:rsidR="000C49E2">
        <w:t xml:space="preserve"> on ‘Search’ button</w:t>
      </w:r>
      <w:r>
        <w:t>, a list of train schedules would be displayed.</w:t>
      </w:r>
    </w:p>
    <w:p w:rsidR="000C49E2" w:rsidRDefault="000C49E2" w:rsidP="0024586C">
      <w:pPr>
        <w:pStyle w:val="custombody"/>
      </w:pPr>
    </w:p>
    <w:p w:rsidR="000C49E2" w:rsidRDefault="000C49E2" w:rsidP="0024586C">
      <w:pPr>
        <w:pStyle w:val="custombody"/>
      </w:pPr>
      <w:r>
        <w:rPr>
          <w:noProof/>
        </w:rPr>
        <w:drawing>
          <wp:inline distT="0" distB="0" distL="0" distR="0" wp14:anchorId="54CF1646" wp14:editId="279658DE">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24586C">
      <w:pPr>
        <w:pStyle w:val="listoffigures"/>
      </w:pPr>
      <w:bookmarkStart w:id="14" w:name="_Toc445724253"/>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4"/>
      <w:r w:rsidR="00B5246C">
        <w:fldChar w:fldCharType="end"/>
      </w:r>
    </w:p>
    <w:p w:rsidR="00D503C1" w:rsidRDefault="006F1D62" w:rsidP="0024586C">
      <w:pPr>
        <w:pStyle w:val="custombody"/>
      </w:pPr>
      <w:r>
        <w:t xml:space="preserve">The above </w:t>
      </w:r>
      <w:r w:rsidR="00D503C1">
        <w:t>System will display Train time table with following details</w:t>
      </w:r>
    </w:p>
    <w:p w:rsidR="006F1D62" w:rsidRDefault="00D503C1" w:rsidP="00BC7639">
      <w:pPr>
        <w:pStyle w:val="custombody"/>
        <w:numPr>
          <w:ilvl w:val="0"/>
          <w:numId w:val="17"/>
        </w:numPr>
        <w:spacing w:line="240" w:lineRule="auto"/>
      </w:pPr>
      <w:r>
        <w:t>Direct Trains</w:t>
      </w:r>
    </w:p>
    <w:p w:rsidR="00D503C1" w:rsidRDefault="00D503C1" w:rsidP="00BC7639">
      <w:pPr>
        <w:pStyle w:val="custombody"/>
        <w:numPr>
          <w:ilvl w:val="0"/>
          <w:numId w:val="17"/>
        </w:numPr>
        <w:spacing w:line="240" w:lineRule="auto"/>
      </w:pPr>
      <w:r>
        <w:lastRenderedPageBreak/>
        <w:t>Arrival time</w:t>
      </w:r>
    </w:p>
    <w:p w:rsidR="00D503C1" w:rsidRDefault="00D503C1" w:rsidP="00BC7639">
      <w:pPr>
        <w:pStyle w:val="custombody"/>
        <w:numPr>
          <w:ilvl w:val="0"/>
          <w:numId w:val="17"/>
        </w:numPr>
        <w:spacing w:line="240" w:lineRule="auto"/>
      </w:pPr>
      <w:r>
        <w:t>Departure time</w:t>
      </w:r>
    </w:p>
    <w:p w:rsidR="00D503C1" w:rsidRDefault="00D503C1" w:rsidP="00BC7639">
      <w:pPr>
        <w:pStyle w:val="custombody"/>
        <w:numPr>
          <w:ilvl w:val="0"/>
          <w:numId w:val="17"/>
        </w:numPr>
        <w:spacing w:line="240" w:lineRule="auto"/>
      </w:pPr>
      <w:r>
        <w:t>Destination/ Time</w:t>
      </w:r>
    </w:p>
    <w:p w:rsidR="00D503C1" w:rsidRDefault="00D503C1" w:rsidP="00BC7639">
      <w:pPr>
        <w:pStyle w:val="custombody"/>
        <w:numPr>
          <w:ilvl w:val="0"/>
          <w:numId w:val="17"/>
        </w:numPr>
        <w:spacing w:line="240" w:lineRule="auto"/>
      </w:pPr>
      <w:r>
        <w:t>End station/ Time</w:t>
      </w:r>
    </w:p>
    <w:p w:rsidR="00D503C1" w:rsidRDefault="00D503C1" w:rsidP="00BC7639">
      <w:pPr>
        <w:pStyle w:val="custombody"/>
        <w:numPr>
          <w:ilvl w:val="0"/>
          <w:numId w:val="17"/>
        </w:numPr>
        <w:spacing w:line="240" w:lineRule="auto"/>
      </w:pPr>
      <w:r>
        <w:t>Frequency</w:t>
      </w:r>
    </w:p>
    <w:p w:rsidR="00D503C1" w:rsidRDefault="00D503C1" w:rsidP="00BC7639">
      <w:pPr>
        <w:pStyle w:val="custombody"/>
        <w:numPr>
          <w:ilvl w:val="0"/>
          <w:numId w:val="17"/>
        </w:numPr>
        <w:spacing w:line="240" w:lineRule="auto"/>
      </w:pPr>
      <w:r>
        <w:t>Name</w:t>
      </w:r>
    </w:p>
    <w:p w:rsidR="00D503C1" w:rsidRDefault="00D503C1" w:rsidP="00BC7639">
      <w:pPr>
        <w:pStyle w:val="custombody"/>
        <w:numPr>
          <w:ilvl w:val="0"/>
          <w:numId w:val="17"/>
        </w:numPr>
        <w:spacing w:line="240" w:lineRule="auto"/>
      </w:pPr>
      <w:r>
        <w:t>Type</w:t>
      </w:r>
    </w:p>
    <w:p w:rsidR="00D503C1" w:rsidRDefault="00D503C1" w:rsidP="00BC7639">
      <w:pPr>
        <w:pStyle w:val="custombody"/>
        <w:numPr>
          <w:ilvl w:val="0"/>
          <w:numId w:val="17"/>
        </w:numPr>
        <w:spacing w:line="240" w:lineRule="auto"/>
      </w:pPr>
      <w:r>
        <w:t>Available Classes &amp;</w:t>
      </w:r>
    </w:p>
    <w:p w:rsidR="00D503C1" w:rsidRDefault="00D503C1" w:rsidP="00BC7639">
      <w:pPr>
        <w:pStyle w:val="custombody"/>
        <w:numPr>
          <w:ilvl w:val="0"/>
          <w:numId w:val="17"/>
        </w:numPr>
        <w:spacing w:line="240" w:lineRule="auto"/>
      </w:pPr>
      <w:r>
        <w:t>Train number</w:t>
      </w:r>
    </w:p>
    <w:p w:rsidR="00D503C1" w:rsidRDefault="00D503C1" w:rsidP="00BC7639">
      <w:pPr>
        <w:pStyle w:val="custombody"/>
        <w:numPr>
          <w:ilvl w:val="0"/>
          <w:numId w:val="17"/>
        </w:numPr>
        <w:spacing w:line="240" w:lineRule="auto"/>
      </w:pPr>
      <w:r>
        <w:t>Connecting Trains(if available) – Same as above details</w:t>
      </w:r>
    </w:p>
    <w:p w:rsidR="00D503C1" w:rsidRDefault="00D503C1" w:rsidP="00BC7639">
      <w:pPr>
        <w:pStyle w:val="custombody"/>
        <w:numPr>
          <w:ilvl w:val="0"/>
          <w:numId w:val="17"/>
        </w:numPr>
        <w:spacing w:line="240" w:lineRule="auto"/>
      </w:pPr>
      <w:r>
        <w:t>Ticket Prices</w:t>
      </w:r>
    </w:p>
    <w:p w:rsidR="00D503C1" w:rsidRDefault="00D503C1" w:rsidP="00BC7639">
      <w:pPr>
        <w:pStyle w:val="custombody"/>
        <w:numPr>
          <w:ilvl w:val="0"/>
          <w:numId w:val="17"/>
        </w:numPr>
        <w:spacing w:line="240" w:lineRule="auto"/>
      </w:pPr>
      <w:r>
        <w:t>Class name</w:t>
      </w:r>
    </w:p>
    <w:p w:rsidR="00D503C1" w:rsidRDefault="00D503C1" w:rsidP="00BC7639">
      <w:pPr>
        <w:pStyle w:val="custombody"/>
        <w:numPr>
          <w:ilvl w:val="0"/>
          <w:numId w:val="17"/>
        </w:numPr>
        <w:spacing w:line="240" w:lineRule="auto"/>
      </w:pPr>
      <w:r>
        <w:t>Price (</w:t>
      </w:r>
      <w:proofErr w:type="spellStart"/>
      <w:r>
        <w:t>Rs</w:t>
      </w:r>
      <w:proofErr w:type="spellEnd"/>
      <w:r>
        <w:t>.)</w:t>
      </w:r>
    </w:p>
    <w:p w:rsidR="00D503C1" w:rsidRDefault="00D503C1" w:rsidP="00BC7639">
      <w:pPr>
        <w:pStyle w:val="custombody"/>
        <w:numPr>
          <w:ilvl w:val="0"/>
          <w:numId w:val="17"/>
        </w:numPr>
        <w:spacing w:line="240" w:lineRule="auto"/>
      </w:pPr>
      <w:r>
        <w:t>Total Distance</w:t>
      </w:r>
    </w:p>
    <w:p w:rsidR="00BD31D5" w:rsidRDefault="006F1D62" w:rsidP="0024586C">
      <w:pPr>
        <w:pStyle w:val="custombody"/>
      </w:pPr>
      <w:r>
        <w:rPr>
          <w:noProof/>
        </w:rPr>
        <w:drawing>
          <wp:inline distT="0" distB="0" distL="0" distR="0" wp14:anchorId="4DDC0388" wp14:editId="0C804BCE">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24586C">
      <w:pPr>
        <w:pStyle w:val="listoffigures"/>
      </w:pPr>
      <w:bookmarkStart w:id="15" w:name="_Toc445724254"/>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5"/>
      <w:r w:rsidR="00467533">
        <w:fldChar w:fldCharType="end"/>
      </w:r>
    </w:p>
    <w:p w:rsidR="00BD31D5" w:rsidRDefault="00BD31D5" w:rsidP="0024586C">
      <w:pPr>
        <w:pStyle w:val="custombody"/>
      </w:pPr>
      <w:r>
        <w:t>Drawbacks as observed,</w:t>
      </w:r>
    </w:p>
    <w:p w:rsidR="00BD31D5" w:rsidRDefault="00A505B3" w:rsidP="0024586C">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24586C">
      <w:pPr>
        <w:pStyle w:val="custombody"/>
      </w:pPr>
    </w:p>
    <w:p w:rsidR="009459C6" w:rsidRDefault="009459C6" w:rsidP="009459C6">
      <w:pPr>
        <w:pStyle w:val="c2customheadlevel3"/>
      </w:pPr>
      <w:bookmarkStart w:id="16" w:name="_Toc445724100"/>
      <w:r>
        <w:t>Android Mobile Applications available in the Google Play marketplace;</w:t>
      </w:r>
      <w:bookmarkEnd w:id="16"/>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7216D6">
      <w:pPr>
        <w:pStyle w:val="custombody"/>
      </w:pPr>
      <w:r>
        <w:t>Drawbacks as observed,</w:t>
      </w:r>
    </w:p>
    <w:p w:rsidR="005B3F28" w:rsidRDefault="009459C6" w:rsidP="007216D6">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F914F8">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F914F8">
      <w:pPr>
        <w:pStyle w:val="custombody"/>
      </w:pPr>
      <w:r>
        <w:rPr>
          <w:shd w:val="clear" w:color="auto" w:fill="FFFFFF"/>
        </w:rPr>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F914F8">
      <w:pPr>
        <w:pStyle w:val="custombody"/>
      </w:pPr>
      <w:r>
        <w:t>Drawbacks as observed,</w:t>
      </w:r>
    </w:p>
    <w:p w:rsidR="005B3F28" w:rsidRPr="005B3F28" w:rsidRDefault="00F54F75" w:rsidP="00F914F8">
      <w:pPr>
        <w:pStyle w:val="custombody"/>
      </w:pPr>
      <w:r w:rsidRPr="005B3F28">
        <w:lastRenderedPageBreak/>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7A1678">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FC597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FC597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24586C">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7" w:name="_Toc445724101"/>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7"/>
      <w:r w:rsidR="00460B50">
        <w:fldChar w:fldCharType="end"/>
      </w:r>
    </w:p>
    <w:p w:rsidR="006D288D" w:rsidRDefault="00460B50" w:rsidP="0017580C">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It has been indicated that the system was developed after a study done on technical issues. The research study has been carried 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17580C">
      <w:pPr>
        <w:pStyle w:val="custombody"/>
      </w:pPr>
      <w:r>
        <w:lastRenderedPageBreak/>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24586C">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24586C">
      <w:pPr>
        <w:pStyle w:val="custombody"/>
      </w:pPr>
      <w:r>
        <w:rPr>
          <w:noProof/>
        </w:rPr>
        <w:drawing>
          <wp:inline distT="0" distB="0" distL="0" distR="0" wp14:anchorId="30E8D7AF" wp14:editId="6FA710BD">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24586C">
      <w:pPr>
        <w:pStyle w:val="listoffigures"/>
      </w:pPr>
      <w:bookmarkStart w:id="18" w:name="_Toc445724255"/>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8"/>
      <w:r w:rsidR="00DC7CA5">
        <w:fldChar w:fldCharType="end"/>
      </w:r>
    </w:p>
    <w:p w:rsidR="00CD0AB2" w:rsidRDefault="00BD31D5" w:rsidP="0024586C">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24586C">
      <w:pPr>
        <w:pStyle w:val="custombody"/>
      </w:pPr>
      <w:r>
        <w:t>Drawbacks as observed,</w:t>
      </w:r>
    </w:p>
    <w:p w:rsidR="00BD31D5" w:rsidRDefault="00A6246A" w:rsidP="00CD0AB2">
      <w:pPr>
        <w:pStyle w:val="custombody"/>
      </w:pPr>
      <w:r>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9" w:name="_Toc445724102"/>
      <w:r>
        <w:lastRenderedPageBreak/>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9"/>
      <w:r w:rsidR="00726AF4">
        <w:fldChar w:fldCharType="end"/>
      </w:r>
    </w:p>
    <w:p w:rsidR="00D71FAF" w:rsidRDefault="007E49A5" w:rsidP="0024586C">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24586C">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20" w:name="_Toc445724103"/>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20"/>
      <w:r w:rsidR="00D60895">
        <w:fldChar w:fldCharType="end"/>
      </w:r>
    </w:p>
    <w:p w:rsidR="00111B1D" w:rsidRDefault="00111B1D" w:rsidP="00D60895">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24586C">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1" w:name="_Toc445724104"/>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1"/>
      <w:r>
        <w:fldChar w:fldCharType="end"/>
      </w:r>
    </w:p>
    <w:p w:rsidR="00912737" w:rsidRDefault="004D7086" w:rsidP="00912737">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912737">
      <w:pPr>
        <w:pStyle w:val="custombody"/>
      </w:pPr>
    </w:p>
    <w:p w:rsidR="00001B8D" w:rsidRDefault="00203526" w:rsidP="00912737">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912737">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2" w:name="_Toc445724105"/>
      <w:r>
        <w:t>Different Types of Vehicle tracking systems</w:t>
      </w:r>
      <w:bookmarkEnd w:id="22"/>
    </w:p>
    <w:p w:rsidR="0036450A" w:rsidRDefault="0036450A" w:rsidP="0036450A">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36450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36450A">
      <w:pPr>
        <w:pStyle w:val="custombody"/>
      </w:pPr>
      <w:r>
        <w:t>By comparing two different approaches on vehicle tracking, the second approach based on GPS/GPRS appears to be simpler and feasible to implement with minimum effort and cost.</w:t>
      </w:r>
    </w:p>
    <w:p w:rsidR="0036450A" w:rsidRDefault="0036450A" w:rsidP="0036450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36450A">
            <w:pPr>
              <w:pStyle w:val="custombody"/>
            </w:pPr>
            <w:r>
              <w:t>Research</w:t>
            </w:r>
          </w:p>
        </w:tc>
        <w:tc>
          <w:tcPr>
            <w:tcW w:w="5064" w:type="dxa"/>
          </w:tcPr>
          <w:p w:rsidR="00AE7963" w:rsidRDefault="00AE7963" w:rsidP="0036450A">
            <w:pPr>
              <w:pStyle w:val="custombody"/>
            </w:pPr>
            <w:r>
              <w:t>Limitation</w:t>
            </w:r>
          </w:p>
        </w:tc>
      </w:tr>
      <w:tr w:rsidR="00AE7963" w:rsidTr="00AE7963">
        <w:tc>
          <w:tcPr>
            <w:tcW w:w="3235" w:type="dxa"/>
          </w:tcPr>
          <w:p w:rsidR="00AE7963" w:rsidRDefault="00AE7963" w:rsidP="00AE7963">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AE7963">
            <w:pPr>
              <w:pStyle w:val="custombody"/>
            </w:pPr>
            <w:r>
              <w:t>One major limitation of this system is the cost related with implementing</w:t>
            </w:r>
          </w:p>
        </w:tc>
      </w:tr>
      <w:tr w:rsidR="00AE7963" w:rsidTr="00AE7963">
        <w:tc>
          <w:tcPr>
            <w:tcW w:w="3235" w:type="dxa"/>
          </w:tcPr>
          <w:p w:rsidR="00AE7963" w:rsidRDefault="00AE7963" w:rsidP="00AE7963">
            <w:pPr>
              <w:pStyle w:val="custombody"/>
            </w:pPr>
            <w:r>
              <w:t>GPS tracking system (Goo-Tracking system) (</w:t>
            </w:r>
            <w:proofErr w:type="spellStart"/>
            <w:r>
              <w:t>Chadil</w:t>
            </w:r>
            <w:proofErr w:type="spellEnd"/>
            <w:r>
              <w:t xml:space="preserve"> et al., 2008)</w:t>
            </w:r>
          </w:p>
          <w:p w:rsidR="00AE7963" w:rsidRDefault="00AE7963" w:rsidP="0036450A">
            <w:pPr>
              <w:pStyle w:val="custombody"/>
            </w:pPr>
          </w:p>
        </w:tc>
        <w:tc>
          <w:tcPr>
            <w:tcW w:w="5064" w:type="dxa"/>
          </w:tcPr>
          <w:p w:rsidR="00AE7963" w:rsidRDefault="00AE7963" w:rsidP="00AE7963">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36450A">
      <w:pPr>
        <w:pStyle w:val="custombody"/>
      </w:pPr>
      <w:r>
        <w:tab/>
      </w:r>
    </w:p>
    <w:p w:rsidR="00FD00CC" w:rsidRDefault="00FD00CC" w:rsidP="00424983">
      <w:pPr>
        <w:pStyle w:val="c2customheadlevel2"/>
      </w:pPr>
      <w:bookmarkStart w:id="23" w:name="_Toc445724106"/>
      <w:r>
        <w:t>Summary</w:t>
      </w:r>
      <w:bookmarkEnd w:id="23"/>
    </w:p>
    <w:p w:rsidR="00474279" w:rsidRDefault="00B4703C" w:rsidP="0024586C">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24586C">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24586C">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24586C">
      <w:pPr>
        <w:pStyle w:val="custombody"/>
      </w:pPr>
      <w:r>
        <w:t xml:space="preserve">In contrast to the systems mentioned above, the implementation cost would be minimum </w:t>
      </w:r>
      <w:r w:rsidR="00D03CD5">
        <w:t>for CBTLS.</w:t>
      </w:r>
    </w:p>
    <w:p w:rsidR="00D03CD5" w:rsidRDefault="00D03CD5" w:rsidP="0024586C">
      <w:pPr>
        <w:pStyle w:val="custombody"/>
      </w:pPr>
      <w:r>
        <w:t>The following chapter – Chapter 3 will describe the tools and technologies used to implement the CBTLS.</w:t>
      </w: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3F66F9" w:rsidRDefault="003F66F9" w:rsidP="0024586C">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4" w:name="_Toc445724107"/>
      <w:r>
        <w:t xml:space="preserve">CBTLS – </w:t>
      </w:r>
      <w:r w:rsidR="00A063C4">
        <w:t xml:space="preserve">designed </w:t>
      </w:r>
      <w:r>
        <w:t>to cater real time data</w:t>
      </w:r>
      <w:bookmarkEnd w:id="24"/>
    </w:p>
    <w:p w:rsidR="003F66F9" w:rsidRDefault="0038174F" w:rsidP="0038174F">
      <w:pPr>
        <w:pStyle w:val="c3customheadlevel2"/>
      </w:pPr>
      <w:bookmarkStart w:id="25" w:name="_Toc445724108"/>
      <w:r>
        <w:t>Introduction</w:t>
      </w:r>
      <w:bookmarkEnd w:id="25"/>
    </w:p>
    <w:p w:rsidR="0038174F" w:rsidRDefault="00FA7FFE" w:rsidP="0024586C">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24586C">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24586C">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6" w:name="_Toc445724109"/>
      <w:r>
        <w:t>Technologies Available</w:t>
      </w:r>
      <w:bookmarkEnd w:id="26"/>
    </w:p>
    <w:p w:rsidR="0070373A" w:rsidRDefault="0070373A" w:rsidP="00965FA8">
      <w:pPr>
        <w:pStyle w:val="c3customheadlevel13"/>
      </w:pPr>
      <w:r>
        <w:t>Web application</w:t>
      </w:r>
      <w:r w:rsidR="001B3252">
        <w:t xml:space="preserve"> (User interface and Backend Service)</w:t>
      </w:r>
    </w:p>
    <w:p w:rsidR="001F5D6A" w:rsidRDefault="006B20BE" w:rsidP="001F5D6A">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1F5D6A">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1F5D6A">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features, Spring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Spring core container has been selected to be used in CBTLS.</w:t>
      </w:r>
    </w:p>
    <w:p w:rsidR="001433E0" w:rsidRDefault="001433E0" w:rsidP="001F5D6A">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1F5D6A">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1F5D6A">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1F5D6A">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1F5D6A">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1F5D6A">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r>
        <w:t>Mobile Application</w:t>
      </w:r>
      <w:r w:rsidR="00965FA8">
        <w:t xml:space="preserve"> </w:t>
      </w:r>
    </w:p>
    <w:p w:rsidR="00B86E0A" w:rsidRPr="00B86E0A" w:rsidRDefault="004038A7" w:rsidP="00B86E0A">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7" w:name="_Toc445724110"/>
      <w:r>
        <w:t>Design Considerations</w:t>
      </w:r>
      <w:bookmarkEnd w:id="27"/>
    </w:p>
    <w:p w:rsidR="00A063C4" w:rsidRDefault="00A063C4" w:rsidP="00831460">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6F5B5F">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5317CD">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CE04D7">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1308C1">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r>
        <w:t xml:space="preserve">Programming considerations </w:t>
      </w:r>
    </w:p>
    <w:p w:rsidR="00F257D2" w:rsidRDefault="00DC622B" w:rsidP="00583DC9">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287DDD">
      <w:pPr>
        <w:pStyle w:val="c3customheadlevel23"/>
      </w:pPr>
      <w:r>
        <w:t>Database Design Considerations</w:t>
      </w:r>
    </w:p>
    <w:p w:rsidR="000D1452" w:rsidRDefault="000D1452" w:rsidP="000D1452">
      <w:pPr>
        <w:pStyle w:val="c3customheadlevel334"/>
      </w:pPr>
      <w:r>
        <w:t>Data model</w:t>
      </w:r>
    </w:p>
    <w:p w:rsidR="00583DC9" w:rsidRDefault="00583DC9" w:rsidP="00583DC9">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24586C">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6A3C9D">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24586C">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to handle concurrent updates and to avoid data being overwritten from other sessions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F558BB">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r>
        <w:t>Logging Facilities</w:t>
      </w:r>
      <w:r w:rsidR="00047BAA">
        <w:t xml:space="preserve"> for debugging</w:t>
      </w:r>
    </w:p>
    <w:p w:rsidR="00065AFD" w:rsidRDefault="00A063C4" w:rsidP="00065AFD">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r>
        <w:t>Security</w:t>
      </w:r>
    </w:p>
    <w:p w:rsidR="00A063C4" w:rsidRDefault="00E60773" w:rsidP="0024586C">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3028C2" w:rsidRDefault="00AD64FB" w:rsidP="00A72B85">
      <w:pPr>
        <w:pStyle w:val="c3customheadlevel2"/>
      </w:pPr>
      <w:bookmarkStart w:id="28" w:name="_Toc445724111"/>
      <w:r w:rsidRPr="00AD64FB">
        <w:lastRenderedPageBreak/>
        <w:t>Detailed Software Architecture</w:t>
      </w:r>
      <w:r w:rsidR="00BB45B7">
        <w:t xml:space="preserve"> Diagram</w:t>
      </w:r>
      <w:bookmarkEnd w:id="28"/>
    </w:p>
    <w:p w:rsidR="00E60773" w:rsidRDefault="00AD64FB" w:rsidP="0024586C">
      <w:pPr>
        <w:pStyle w:val="custombody"/>
      </w:pPr>
      <w:r>
        <w:rPr>
          <w:noProof/>
        </w:rPr>
        <w:drawing>
          <wp:inline distT="0" distB="0" distL="0" distR="0" wp14:anchorId="773A1D64" wp14:editId="0B86738D">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AD64FB" w:rsidRPr="00742C8A" w:rsidRDefault="00AD64FB" w:rsidP="0024586C">
      <w:pPr>
        <w:pStyle w:val="listoffigures"/>
      </w:pPr>
      <w:bookmarkStart w:id="29" w:name="_Toc445724256"/>
      <w:r w:rsidRPr="00075215">
        <w:t xml:space="preserve">Figure </w:t>
      </w:r>
      <w:r>
        <w:t>3.1 –</w:t>
      </w:r>
      <w:r w:rsidRPr="00075215">
        <w:t xml:space="preserve"> </w:t>
      </w:r>
      <w:r>
        <w:t>Overall Architecture of CBTLS</w:t>
      </w:r>
      <w:bookmarkEnd w:id="29"/>
    </w:p>
    <w:tbl>
      <w:tblPr>
        <w:tblStyle w:val="TableGridLight"/>
        <w:tblW w:w="0" w:type="auto"/>
        <w:tblLook w:val="04A0" w:firstRow="1" w:lastRow="0" w:firstColumn="1" w:lastColumn="0" w:noHBand="0" w:noVBand="1"/>
      </w:tblPr>
      <w:tblGrid>
        <w:gridCol w:w="4155"/>
        <w:gridCol w:w="4144"/>
      </w:tblGrid>
      <w:tr w:rsidR="00D31F5D" w:rsidRPr="00D31F5D" w:rsidTr="00FF163A">
        <w:tc>
          <w:tcPr>
            <w:tcW w:w="4155"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D31F5D" w:rsidRPr="00D31F5D" w:rsidTr="00FF163A">
        <w:tc>
          <w:tcPr>
            <w:tcW w:w="4155"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D31F5D" w:rsidRPr="00D31F5D" w:rsidTr="00FF163A">
        <w:tc>
          <w:tcPr>
            <w:tcW w:w="4155"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FF163A" w:rsidRPr="00742C8A" w:rsidRDefault="00FF163A" w:rsidP="0024586C">
      <w:pPr>
        <w:pStyle w:val="listoffigures"/>
      </w:pPr>
      <w:bookmarkStart w:id="30" w:name="_Toc445724257"/>
      <w:r>
        <w:t>Table</w:t>
      </w:r>
      <w:r w:rsidRPr="00075215">
        <w:t xml:space="preserve"> </w:t>
      </w:r>
      <w:r>
        <w:t>3.1 –</w:t>
      </w:r>
      <w:r w:rsidRPr="00075215">
        <w:t xml:space="preserve"> </w:t>
      </w:r>
      <w:r>
        <w:t>Each component of Overall Architecture of CBTLS</w:t>
      </w:r>
      <w:bookmarkEnd w:id="30"/>
    </w:p>
    <w:p w:rsidR="00AD64FB" w:rsidRDefault="00065F29" w:rsidP="00BB45B7">
      <w:pPr>
        <w:pStyle w:val="c3customheadlevel2"/>
      </w:pPr>
      <w:bookmarkStart w:id="31" w:name="_Toc445724112"/>
      <w:r>
        <w:lastRenderedPageBreak/>
        <w:t>Technology Stack</w:t>
      </w:r>
      <w:bookmarkEnd w:id="31"/>
    </w:p>
    <w:p w:rsidR="00065F29" w:rsidRDefault="00065F29" w:rsidP="0024586C">
      <w:pPr>
        <w:pStyle w:val="custombody"/>
      </w:pPr>
      <w:r>
        <w:rPr>
          <w:noProof/>
        </w:rPr>
        <w:drawing>
          <wp:inline distT="0" distB="0" distL="0" distR="0" wp14:anchorId="400BA331" wp14:editId="198066C5">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24586C">
      <w:pPr>
        <w:pStyle w:val="listoffigures"/>
      </w:pPr>
      <w:bookmarkStart w:id="32" w:name="_Toc445724258"/>
      <w:r w:rsidRPr="00075215">
        <w:t xml:space="preserve">Figure </w:t>
      </w:r>
      <w:r>
        <w:t>3.2 –</w:t>
      </w:r>
      <w:r w:rsidRPr="00075215">
        <w:t xml:space="preserve"> </w:t>
      </w:r>
      <w:r>
        <w:t>Technology Stack</w:t>
      </w:r>
      <w:bookmarkEnd w:id="32"/>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BB45B7">
            <w:pPr>
              <w:pStyle w:val="custombody"/>
            </w:pPr>
            <w:r>
              <w:t xml:space="preserve">  </w:t>
            </w:r>
            <w:r w:rsidR="00065F29">
              <w:t>Proxy Server</w:t>
            </w:r>
          </w:p>
        </w:tc>
        <w:tc>
          <w:tcPr>
            <w:tcW w:w="6144" w:type="dxa"/>
          </w:tcPr>
          <w:p w:rsidR="00065F29" w:rsidRPr="00D31F5D" w:rsidRDefault="00065F29" w:rsidP="00BB45B7">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BB45B7">
            <w:pPr>
              <w:pStyle w:val="custombody"/>
            </w:pPr>
            <w:r>
              <w:t>CentOS 6.7,x86_64</w:t>
            </w:r>
          </w:p>
        </w:tc>
        <w:tc>
          <w:tcPr>
            <w:tcW w:w="6144" w:type="dxa"/>
          </w:tcPr>
          <w:p w:rsidR="00065F29" w:rsidRDefault="00065F29" w:rsidP="00BB45B7">
            <w:pPr>
              <w:pStyle w:val="custombody"/>
            </w:pPr>
            <w:r>
              <w:t xml:space="preserve">64 bit </w:t>
            </w:r>
            <w:proofErr w:type="spellStart"/>
            <w:r>
              <w:t>CentOS</w:t>
            </w:r>
            <w:proofErr w:type="spellEnd"/>
            <w:r>
              <w:t xml:space="preserve">-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BB45B7">
            <w:pPr>
              <w:pStyle w:val="custombody"/>
            </w:pPr>
            <w:r>
              <w:t>Apache2</w:t>
            </w:r>
          </w:p>
        </w:tc>
        <w:tc>
          <w:tcPr>
            <w:tcW w:w="6144" w:type="dxa"/>
          </w:tcPr>
          <w:p w:rsidR="00065F29" w:rsidRDefault="00065F29" w:rsidP="00BB45B7">
            <w:pPr>
              <w:pStyle w:val="custombody"/>
            </w:pPr>
            <w:r>
              <w:t>To be used as the proxy server</w:t>
            </w:r>
          </w:p>
        </w:tc>
      </w:tr>
      <w:tr w:rsidR="00065F29" w:rsidRPr="00D31F5D" w:rsidTr="000D22D8">
        <w:tc>
          <w:tcPr>
            <w:tcW w:w="2155" w:type="dxa"/>
          </w:tcPr>
          <w:p w:rsidR="00065F29" w:rsidRDefault="00065F29" w:rsidP="00BB45B7">
            <w:pPr>
              <w:pStyle w:val="custombody"/>
            </w:pPr>
            <w:r>
              <w:t>Application Server</w:t>
            </w:r>
          </w:p>
        </w:tc>
        <w:tc>
          <w:tcPr>
            <w:tcW w:w="6144" w:type="dxa"/>
          </w:tcPr>
          <w:p w:rsidR="00065F29" w:rsidRDefault="00065F29" w:rsidP="00BB45B7">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BB45B7">
            <w:pPr>
              <w:pStyle w:val="custombody"/>
            </w:pPr>
            <w:r>
              <w:t>JDK 1.8.0_60</w:t>
            </w:r>
          </w:p>
        </w:tc>
        <w:tc>
          <w:tcPr>
            <w:tcW w:w="6144" w:type="dxa"/>
          </w:tcPr>
          <w:p w:rsidR="00065F29" w:rsidRDefault="00065F29" w:rsidP="00BB45B7">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BB45B7">
            <w:pPr>
              <w:pStyle w:val="custombody"/>
            </w:pPr>
            <w:proofErr w:type="spellStart"/>
            <w:r w:rsidRPr="00D31F5D">
              <w:t>Wildfly</w:t>
            </w:r>
            <w:proofErr w:type="spellEnd"/>
            <w:r w:rsidRPr="00D31F5D">
              <w:t xml:space="preserve"> Application Server</w:t>
            </w:r>
          </w:p>
        </w:tc>
        <w:tc>
          <w:tcPr>
            <w:tcW w:w="6144" w:type="dxa"/>
          </w:tcPr>
          <w:p w:rsidR="00065F29" w:rsidRDefault="00065F29" w:rsidP="00BB45B7">
            <w:pPr>
              <w:pStyle w:val="custombody"/>
            </w:pPr>
            <w:r w:rsidRPr="00D31F5D">
              <w:t>Application server which hosts the CBTLS Web application</w:t>
            </w:r>
          </w:p>
        </w:tc>
      </w:tr>
    </w:tbl>
    <w:p w:rsidR="00005636" w:rsidRPr="00742C8A" w:rsidRDefault="00005636" w:rsidP="00005636">
      <w:pPr>
        <w:pStyle w:val="listoffigures"/>
      </w:pPr>
      <w:bookmarkStart w:id="33" w:name="_Toc445724259"/>
      <w:r>
        <w:t>Table</w:t>
      </w:r>
      <w:r w:rsidRPr="00075215">
        <w:t xml:space="preserve"> </w:t>
      </w:r>
      <w:r>
        <w:t>3.2 –</w:t>
      </w:r>
      <w:r w:rsidRPr="00075215">
        <w:t xml:space="preserve"> </w:t>
      </w:r>
      <w:r>
        <w:t xml:space="preserve">Each component of </w:t>
      </w:r>
      <w:r w:rsidR="00201BB0">
        <w:t>Technology Stack</w:t>
      </w:r>
      <w:r>
        <w:t xml:space="preserve"> of CBTLS</w:t>
      </w:r>
      <w:bookmarkEnd w:id="33"/>
    </w:p>
    <w:p w:rsidR="00005636" w:rsidRDefault="00005636" w:rsidP="0024586C">
      <w:pPr>
        <w:pStyle w:val="custombody"/>
      </w:pPr>
    </w:p>
    <w:p w:rsidR="00065F29" w:rsidRPr="00065F29" w:rsidRDefault="00BB45B7" w:rsidP="0024586C">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w:t>
      </w:r>
      <w:proofErr w:type="spellStart"/>
      <w:r w:rsidRPr="00BB45B7">
        <w:t>jQuery</w:t>
      </w:r>
      <w:proofErr w:type="spellEnd"/>
      <w:r w:rsidRPr="00BB45B7">
        <w:t>, MySQL</w:t>
      </w:r>
      <w:r>
        <w:t xml:space="preserve"> are describe in detail earlier in this </w:t>
      </w:r>
      <w:r w:rsidR="00CB7BAB">
        <w:t>section</w:t>
      </w:r>
      <w:r>
        <w:t>.</w:t>
      </w:r>
    </w:p>
    <w:p w:rsidR="0038174F" w:rsidRPr="0038174F" w:rsidRDefault="0038174F" w:rsidP="0038174F">
      <w:pPr>
        <w:pStyle w:val="c3customheadlevel2"/>
      </w:pPr>
      <w:bookmarkStart w:id="34" w:name="_Toc445724113"/>
      <w:r>
        <w:t>Summary</w:t>
      </w:r>
      <w:bookmarkEnd w:id="34"/>
    </w:p>
    <w:p w:rsidR="00F32F1D" w:rsidRDefault="00C2304C" w:rsidP="0024586C">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proofErr w:type="gramStart"/>
      <w:r w:rsidR="00B16B4F">
        <w:t>,  the</w:t>
      </w:r>
      <w:proofErr w:type="gramEnd"/>
      <w:r w:rsidR="00B16B4F">
        <w:t xml:space="preserve"> reasons for their selection</w:t>
      </w:r>
      <w:r>
        <w:t xml:space="preserve"> was also described.</w:t>
      </w:r>
    </w:p>
    <w:p w:rsidR="00C2304C" w:rsidRDefault="00C2304C" w:rsidP="0024586C">
      <w:pPr>
        <w:pStyle w:val="custombody"/>
      </w:pPr>
      <w:r>
        <w:t>In the following chapter, the approach to implement CBTLS will be described.</w:t>
      </w:r>
    </w:p>
    <w:p w:rsidR="00BB45B7" w:rsidRDefault="00BB45B7" w:rsidP="0024586C">
      <w:pPr>
        <w:pStyle w:val="custombody"/>
      </w:pPr>
    </w:p>
    <w:p w:rsidR="00BB45B7" w:rsidRDefault="00BB45B7"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E91ABC" w:rsidRDefault="00E91ABC" w:rsidP="0024586C">
      <w:pPr>
        <w:pStyle w:val="custombody"/>
      </w:pPr>
    </w:p>
    <w:p w:rsidR="00BB45B7" w:rsidRDefault="00BB45B7" w:rsidP="0024586C">
      <w:pPr>
        <w:pStyle w:val="custombody"/>
      </w:pPr>
    </w:p>
    <w:p w:rsidR="00BB45B7" w:rsidRDefault="00BB45B7" w:rsidP="0024586C">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7B659D" w:rsidP="00C85969">
      <w:pPr>
        <w:pStyle w:val="custommainhead"/>
      </w:pPr>
      <w:bookmarkStart w:id="35" w:name="_Toc445724114"/>
      <w:r>
        <w:t>Implementing</w:t>
      </w:r>
      <w:r w:rsidR="007C4D1B">
        <w:t xml:space="preserve"> CBTLS for real time information</w:t>
      </w:r>
      <w:bookmarkEnd w:id="35"/>
    </w:p>
    <w:p w:rsidR="00C2304C" w:rsidRDefault="007C4D1B" w:rsidP="00B973C1">
      <w:pPr>
        <w:pStyle w:val="c4customheadlevel2"/>
      </w:pPr>
      <w:bookmarkStart w:id="36" w:name="_Toc445724115"/>
      <w:r>
        <w:t>Introduction</w:t>
      </w:r>
      <w:bookmarkEnd w:id="36"/>
    </w:p>
    <w:p w:rsidR="00135AD5" w:rsidRDefault="00C85969" w:rsidP="0024586C">
      <w:pPr>
        <w:pStyle w:val="custombody"/>
      </w:pPr>
      <w:r>
        <w:t>In the previous chapter the design considerations and technologies used to implement CBTLS was described.</w:t>
      </w:r>
    </w:p>
    <w:p w:rsidR="00C85969" w:rsidRDefault="00C85969" w:rsidP="0024586C">
      <w:pPr>
        <w:pStyle w:val="custombody"/>
      </w:pPr>
      <w:r>
        <w:t>In this chapter the implementation plan for the CBTLS for demonstration purpose is described. Along with that, the deployment environment for the CBTLS is also described.</w:t>
      </w:r>
    </w:p>
    <w:p w:rsidR="00135AD5" w:rsidRDefault="00451511" w:rsidP="00135AD5">
      <w:pPr>
        <w:pStyle w:val="c4customheadlevel2"/>
      </w:pPr>
      <w:bookmarkStart w:id="37" w:name="_Toc445724116"/>
      <w:r>
        <w:t>Implementation</w:t>
      </w:r>
      <w:r w:rsidR="00135AD5">
        <w:t xml:space="preserve"> Plan</w:t>
      </w:r>
      <w:bookmarkEnd w:id="37"/>
    </w:p>
    <w:p w:rsidR="00135AD5" w:rsidRDefault="00135AD5" w:rsidP="0024586C">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135AD5" w:rsidRDefault="00135AD5" w:rsidP="0024586C">
      <w:pPr>
        <w:pStyle w:val="custombody"/>
      </w:pPr>
      <w:r>
        <w:t xml:space="preserve">Initial data of selected train schedules would be fed to system so the users would be able to look up schedules initially. But the proposed system is based on data provided by general public (the community of train passengers). The most challenging part of the system would be to validate the received data before it gets displayed for other users. </w:t>
      </w:r>
    </w:p>
    <w:p w:rsidR="00135AD5" w:rsidRDefault="00135AD5" w:rsidP="0024586C">
      <w:pPr>
        <w:pStyle w:val="custombody"/>
      </w:pPr>
      <w:r>
        <w:t xml:space="preserve">For this validation purposes, and for data analytical purposes, geo </w:t>
      </w:r>
      <w:proofErr w:type="spellStart"/>
      <w:r>
        <w:t>coordinations</w:t>
      </w:r>
      <w:proofErr w:type="spellEnd"/>
      <w:r>
        <w:t xml:space="preserve"> of train stations along the selected route, and the geo coordinates of the selected rail route would be have to be inserted into the system. </w:t>
      </w:r>
    </w:p>
    <w:p w:rsidR="00135AD5" w:rsidRDefault="00135AD5" w:rsidP="0024586C">
      <w:pPr>
        <w:pStyle w:val="custombody"/>
      </w:pPr>
      <w:r>
        <w:t>The system would be consisted with a web application and a mobile application. Mobile application would be used to collect data about trains from passengers and the same is used to display data upon enquiries. The mobile application would be a native, location-aware application for Android which would support geo locating the user. Therefore this mobile system would only be available for android users.</w:t>
      </w:r>
    </w:p>
    <w:p w:rsidR="00135AD5" w:rsidRDefault="00135AD5" w:rsidP="0024586C">
      <w:pPr>
        <w:pStyle w:val="custombody"/>
      </w:pPr>
      <w:r>
        <w:t xml:space="preserve">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w:t>
      </w:r>
      <w:r>
        <w:lastRenderedPageBreak/>
        <w:t>faster, and uses less battery power. Therefore, to obtain the user location in this application, both GPS and the Network Location Provider are to be used.</w:t>
      </w:r>
    </w:p>
    <w:p w:rsidR="00135AD5" w:rsidRDefault="00135AD5" w:rsidP="0024586C">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135AD5" w:rsidRDefault="00135AD5" w:rsidP="0024586C">
      <w:pPr>
        <w:pStyle w:val="custombody"/>
      </w:pPr>
      <w:r>
        <w:t>In the web application, there would be a part with restricted access for admin functionalities which would be described in detail in below sections.</w:t>
      </w:r>
    </w:p>
    <w:p w:rsidR="00451511" w:rsidRDefault="00451511" w:rsidP="00451511">
      <w:pPr>
        <w:pStyle w:val="c4customheadlevel2"/>
      </w:pPr>
      <w:bookmarkStart w:id="38" w:name="_Toc445724117"/>
      <w:r>
        <w:t>Deployment View</w:t>
      </w:r>
      <w:bookmarkEnd w:id="38"/>
    </w:p>
    <w:p w:rsidR="00451511" w:rsidRDefault="00451511" w:rsidP="0024586C">
      <w:pPr>
        <w:pStyle w:val="custombody"/>
      </w:pPr>
      <w:r>
        <w:t>The following diagram illustrates the deployment environment for the CBTLS, required resources and networks.</w:t>
      </w:r>
    </w:p>
    <w:p w:rsidR="00451511" w:rsidRDefault="004153D9" w:rsidP="0024586C">
      <w:pPr>
        <w:pStyle w:val="custombody"/>
      </w:pPr>
      <w:r>
        <w:rPr>
          <w:noProof/>
        </w:rPr>
        <w:drawing>
          <wp:inline distT="0" distB="0" distL="0" distR="0" wp14:anchorId="6DF3507B" wp14:editId="2A637260">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A4183" w:rsidRPr="00742C8A" w:rsidRDefault="00EA4183" w:rsidP="0024586C">
      <w:pPr>
        <w:pStyle w:val="listoffigures"/>
      </w:pPr>
      <w:bookmarkStart w:id="39" w:name="_Toc445724260"/>
      <w:r w:rsidRPr="00075215">
        <w:t xml:space="preserve">Figure </w:t>
      </w:r>
      <w:r>
        <w:t>4.1 –</w:t>
      </w:r>
      <w:r w:rsidRPr="00075215">
        <w:t xml:space="preserve"> </w:t>
      </w:r>
      <w:r>
        <w:t xml:space="preserve">CBTLS Web </w:t>
      </w:r>
      <w:r w:rsidRPr="00EA4183">
        <w:t>Application Deployment Diagram</w:t>
      </w:r>
      <w:bookmarkEnd w:id="39"/>
    </w:p>
    <w:p w:rsidR="00EA4183" w:rsidRDefault="00EA4183" w:rsidP="0024586C">
      <w:pPr>
        <w:pStyle w:val="custombody"/>
      </w:pPr>
      <w:r>
        <w:t xml:space="preserve">Above figure depicts the deployment architecture of the servers and the services required for the CBTLS Application. </w:t>
      </w:r>
    </w:p>
    <w:p w:rsidR="00EA4183" w:rsidRDefault="00EA4183" w:rsidP="0024586C">
      <w:pPr>
        <w:pStyle w:val="custombody"/>
      </w:pPr>
      <w:proofErr w:type="gramStart"/>
      <w:r>
        <w:t>Apache2  –</w:t>
      </w:r>
      <w:proofErr w:type="gramEnd"/>
      <w:r>
        <w:t xml:space="preserve"> Proxy Server running as the load balancer</w:t>
      </w:r>
    </w:p>
    <w:p w:rsidR="00EA4183" w:rsidRDefault="00EA4183" w:rsidP="0024586C">
      <w:pPr>
        <w:pStyle w:val="custombody"/>
      </w:pPr>
      <w:proofErr w:type="spellStart"/>
      <w:r>
        <w:t>Wildfly</w:t>
      </w:r>
      <w:proofErr w:type="spellEnd"/>
      <w:r>
        <w:t xml:space="preserve"> Application Server – Hosts the CBTLS application </w:t>
      </w:r>
    </w:p>
    <w:p w:rsidR="00EA4183" w:rsidRPr="00451511" w:rsidRDefault="00EA4183" w:rsidP="0024586C">
      <w:pPr>
        <w:pStyle w:val="custombody"/>
      </w:pPr>
      <w:r>
        <w:lastRenderedPageBreak/>
        <w:t>MySQL database – Database service which stores the CBTLS application data.</w:t>
      </w:r>
    </w:p>
    <w:p w:rsidR="007C4D1B" w:rsidRDefault="007C4D1B" w:rsidP="007C4D1B">
      <w:pPr>
        <w:pStyle w:val="c4customheadlevel2"/>
      </w:pPr>
      <w:bookmarkStart w:id="40" w:name="_Toc445724118"/>
      <w:r>
        <w:t>Summary</w:t>
      </w:r>
      <w:bookmarkEnd w:id="40"/>
    </w:p>
    <w:p w:rsidR="00451511" w:rsidRDefault="00C85969" w:rsidP="0024586C">
      <w:pPr>
        <w:pStyle w:val="custombody"/>
      </w:pPr>
      <w:r w:rsidRPr="00C85969">
        <w:t>In this chapter the implementation plan for the CBTLS for demonstration purpose is described. Along with that, the deployment environment for the CBTLS is also described.</w:t>
      </w:r>
    </w:p>
    <w:p w:rsidR="00C85969" w:rsidRDefault="00C85969" w:rsidP="0024586C">
      <w:pPr>
        <w:pStyle w:val="custombody"/>
      </w:pPr>
      <w:r>
        <w:t>In the next chapter analysis and design part of CBTLS would be described along with diagrams to aid.</w:t>
      </w:r>
    </w:p>
    <w:p w:rsidR="00C85969" w:rsidRDefault="00C85969" w:rsidP="0024586C">
      <w:pPr>
        <w:pStyle w:val="custombody"/>
      </w:pPr>
      <w:r>
        <w:t>The design diagrams would be incorporated in to this document.</w:t>
      </w: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1" w:name="_Toc445724119"/>
      <w:r>
        <w:t>Analysis and Design of CBTLS</w:t>
      </w:r>
      <w:bookmarkEnd w:id="41"/>
    </w:p>
    <w:p w:rsidR="00C85969" w:rsidRDefault="00083B90" w:rsidP="00C85969">
      <w:pPr>
        <w:pStyle w:val="c5customheadlevel2"/>
      </w:pPr>
      <w:bookmarkStart w:id="42" w:name="_Toc445724120"/>
      <w:r>
        <w:t>Introduction</w:t>
      </w:r>
      <w:bookmarkEnd w:id="42"/>
      <w:r w:rsidR="00C85969">
        <w:t xml:space="preserve"> </w:t>
      </w:r>
    </w:p>
    <w:p w:rsidR="00083B90" w:rsidRDefault="00C85969" w:rsidP="0024586C">
      <w:pPr>
        <w:pStyle w:val="custombody"/>
      </w:pPr>
      <w:r>
        <w:t>In the previous chapter, implementation plan of CBTLS application for the demonstration purpose was described</w:t>
      </w:r>
      <w:r w:rsidR="00083B90">
        <w:t xml:space="preserve">. </w:t>
      </w:r>
    </w:p>
    <w:p w:rsidR="00C85969" w:rsidRDefault="00083B90" w:rsidP="0024586C">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p>
    <w:p w:rsidR="00083B90" w:rsidRDefault="00083B90" w:rsidP="00083B90">
      <w:pPr>
        <w:pStyle w:val="c5customheadlevel2"/>
      </w:pPr>
      <w:bookmarkStart w:id="43" w:name="_Toc445724121"/>
      <w:r>
        <w:t>UI Wireframes of CBTLS mobile application</w:t>
      </w:r>
      <w:bookmarkEnd w:id="43"/>
    </w:p>
    <w:p w:rsidR="00083B90" w:rsidRDefault="00083B90" w:rsidP="0024586C">
      <w:pPr>
        <w:jc w:val="center"/>
      </w:pPr>
      <w:r>
        <w:rPr>
          <w:noProof/>
        </w:rPr>
        <w:drawing>
          <wp:inline distT="0" distB="0" distL="0" distR="0" wp14:anchorId="442791BC" wp14:editId="3D0EB05D">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083B90" w:rsidRDefault="00083B90" w:rsidP="0024586C">
      <w:pPr>
        <w:pStyle w:val="listoffigures"/>
      </w:pPr>
      <w:bookmarkStart w:id="44" w:name="_Toc445724261"/>
      <w:r w:rsidRPr="00075215">
        <w:t xml:space="preserve">Figure </w:t>
      </w:r>
      <w:r>
        <w:t>5.1 –</w:t>
      </w:r>
      <w:r w:rsidRPr="00075215">
        <w:t xml:space="preserve"> </w:t>
      </w:r>
      <w:r>
        <w:t xml:space="preserve">CBTLS </w:t>
      </w:r>
      <w:r w:rsidR="0059171C">
        <w:t>mobile application initial UI wireframe</w:t>
      </w:r>
      <w:bookmarkEnd w:id="44"/>
    </w:p>
    <w:p w:rsidR="0059171C" w:rsidRDefault="0059171C" w:rsidP="0024586C">
      <w:pPr>
        <w:pStyle w:val="custombody"/>
      </w:pPr>
      <w:r>
        <w:t xml:space="preserve">This would be the initial UI loaded to the mobile user, and this can serve as other existing system to search for train schedules. This UI was built to preserve that </w:t>
      </w:r>
      <w:r>
        <w:lastRenderedPageBreak/>
        <w:t xml:space="preserve">functionality and user experience. From here, by picking a start station and an end </w:t>
      </w:r>
      <w:r w:rsidRPr="0024586C">
        <w:t>station</w:t>
      </w:r>
      <w:r>
        <w:t>, and an optional date and time range, users can search for train schedules.</w:t>
      </w:r>
    </w:p>
    <w:p w:rsidR="0059171C" w:rsidRDefault="00B60DCB" w:rsidP="0024586C">
      <w:pPr>
        <w:jc w:val="center"/>
      </w:pPr>
      <w:r>
        <w:rPr>
          <w:noProof/>
        </w:rPr>
        <w:drawing>
          <wp:inline distT="0" distB="0" distL="0" distR="0" wp14:anchorId="7790BC2B" wp14:editId="068FBC67">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B60DCB" w:rsidRDefault="00B60DCB" w:rsidP="0024586C">
      <w:pPr>
        <w:pStyle w:val="listoffigures"/>
      </w:pPr>
      <w:bookmarkStart w:id="45" w:name="_Toc445724262"/>
      <w:r w:rsidRPr="00075215">
        <w:t xml:space="preserve">Figure </w:t>
      </w:r>
      <w:r>
        <w:t>5.2 –</w:t>
      </w:r>
      <w:r w:rsidRPr="00075215">
        <w:t xml:space="preserve"> </w:t>
      </w:r>
      <w:r>
        <w:t>CBTLS mobile application view train schedule wireframe</w:t>
      </w:r>
      <w:bookmarkEnd w:id="45"/>
    </w:p>
    <w:p w:rsidR="00B60DCB" w:rsidRDefault="00B60DCB" w:rsidP="0024586C">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B60DCB" w:rsidRDefault="00B60DCB" w:rsidP="0024586C">
      <w:pPr>
        <w:jc w:val="center"/>
      </w:pPr>
      <w:r>
        <w:rPr>
          <w:noProof/>
        </w:rPr>
        <w:lastRenderedPageBreak/>
        <w:drawing>
          <wp:inline distT="0" distB="0" distL="0" distR="0" wp14:anchorId="533B7BC8" wp14:editId="2C08829F">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8900EB" w:rsidRDefault="008900EB" w:rsidP="0024586C">
      <w:pPr>
        <w:pStyle w:val="listoffigures"/>
      </w:pPr>
      <w:bookmarkStart w:id="46" w:name="_Toc445724263"/>
      <w:r w:rsidRPr="00075215">
        <w:t xml:space="preserve">Figure </w:t>
      </w:r>
      <w:r>
        <w:t>5.3 –</w:t>
      </w:r>
      <w:r w:rsidRPr="00075215">
        <w:t xml:space="preserve"> </w:t>
      </w:r>
      <w:r>
        <w:t>CBTLS mobile application view recommendations wireframe</w:t>
      </w:r>
      <w:bookmarkEnd w:id="46"/>
    </w:p>
    <w:p w:rsidR="008900EB" w:rsidRDefault="0024586C" w:rsidP="0024586C">
      <w:pPr>
        <w:pStyle w:val="custombody"/>
      </w:pPr>
      <w:r>
        <w:t>Here through an internal algorithm, system will order the train schedules for user, the considered facts are included like daily delay, crowd density, time of arrival at destination.</w:t>
      </w:r>
    </w:p>
    <w:p w:rsidR="0024586C" w:rsidRDefault="0024586C" w:rsidP="0024586C">
      <w:pPr>
        <w:jc w:val="center"/>
      </w:pPr>
      <w:r>
        <w:rPr>
          <w:noProof/>
        </w:rPr>
        <w:lastRenderedPageBreak/>
        <w:drawing>
          <wp:inline distT="0" distB="0" distL="0" distR="0" wp14:anchorId="5D87D4DE" wp14:editId="3EFE30F3">
            <wp:extent cx="3152775" cy="4505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24586C" w:rsidRDefault="0024586C" w:rsidP="0024586C">
      <w:pPr>
        <w:pStyle w:val="listoffigures"/>
      </w:pPr>
      <w:bookmarkStart w:id="47" w:name="_Toc445724264"/>
      <w:r w:rsidRPr="00075215">
        <w:t xml:space="preserve">Figure </w:t>
      </w:r>
      <w:r>
        <w:t>5.4 –</w:t>
      </w:r>
      <w:r w:rsidRPr="00075215">
        <w:t xml:space="preserve"> </w:t>
      </w:r>
      <w:r>
        <w:t>CBTLS mobile application view train schedule details wireframe</w:t>
      </w:r>
      <w:bookmarkEnd w:id="47"/>
    </w:p>
    <w:p w:rsidR="0024586C" w:rsidRDefault="0024586C" w:rsidP="0024586C">
      <w:pPr>
        <w:pStyle w:val="custombody"/>
      </w:pPr>
      <w:r>
        <w:t xml:space="preserve">This UI provides access to the other major UIs as indicated. </w:t>
      </w:r>
    </w:p>
    <w:p w:rsidR="0024586C" w:rsidRPr="00EE1D7C" w:rsidRDefault="0024586C" w:rsidP="0024586C">
      <w:pPr>
        <w:jc w:val="center"/>
      </w:pPr>
      <w:r>
        <w:rPr>
          <w:noProof/>
        </w:rPr>
        <w:lastRenderedPageBreak/>
        <w:drawing>
          <wp:inline distT="0" distB="0" distL="0" distR="0" wp14:anchorId="38A8AE1F" wp14:editId="3A2CBEEB">
            <wp:extent cx="3143250" cy="4505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24586C" w:rsidRDefault="0024586C" w:rsidP="0024586C">
      <w:pPr>
        <w:pStyle w:val="listoffigures"/>
      </w:pPr>
      <w:bookmarkStart w:id="48" w:name="_Toc445724265"/>
      <w:r w:rsidRPr="00075215">
        <w:t xml:space="preserve">Figure </w:t>
      </w:r>
      <w:r>
        <w:t>5.5 –</w:t>
      </w:r>
      <w:r w:rsidRPr="00075215">
        <w:t xml:space="preserve"> </w:t>
      </w:r>
      <w:r>
        <w:t xml:space="preserve">CBTLS mobile application </w:t>
      </w:r>
      <w:r w:rsidR="00DA503B">
        <w:t>active update train location</w:t>
      </w:r>
      <w:r>
        <w:t xml:space="preserve"> wireframe</w:t>
      </w:r>
      <w:bookmarkEnd w:id="48"/>
    </w:p>
    <w:p w:rsidR="00B60DCB" w:rsidRDefault="00DA503B" w:rsidP="0024586C">
      <w:pPr>
        <w:pStyle w:val="custombody"/>
      </w:pPr>
      <w:r>
        <w:t>Using this UI, the user could update the current location of the train.</w:t>
      </w:r>
    </w:p>
    <w:p w:rsidR="00DA503B" w:rsidRDefault="00DA503B" w:rsidP="0024586C">
      <w:pPr>
        <w:pStyle w:val="custombody"/>
      </w:pPr>
      <w:r>
        <w:t>Rest of the UIs wireframes are listed below,</w:t>
      </w:r>
    </w:p>
    <w:p w:rsidR="00DA503B" w:rsidRPr="00742C8A" w:rsidRDefault="00DA503B" w:rsidP="00DA503B">
      <w:pPr>
        <w:jc w:val="center"/>
      </w:pPr>
      <w:r>
        <w:rPr>
          <w:noProof/>
        </w:rPr>
        <w:lastRenderedPageBreak/>
        <w:drawing>
          <wp:inline distT="0" distB="0" distL="0" distR="0" wp14:anchorId="61A5072C" wp14:editId="13111FF8">
            <wp:extent cx="3143250" cy="4505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49" w:name="_Toc445724266"/>
      <w:r w:rsidRPr="00075215">
        <w:t xml:space="preserve">Figure </w:t>
      </w:r>
      <w:r>
        <w:t>5.6 –</w:t>
      </w:r>
      <w:r w:rsidRPr="00075215">
        <w:t xml:space="preserve"> </w:t>
      </w:r>
      <w:r>
        <w:t>CBTLS mobile application active update compartment details wireframe</w:t>
      </w:r>
      <w:bookmarkEnd w:id="49"/>
    </w:p>
    <w:p w:rsidR="00DA503B" w:rsidRDefault="00DA503B" w:rsidP="00B25346">
      <w:pPr>
        <w:jc w:val="center"/>
      </w:pPr>
      <w:r>
        <w:rPr>
          <w:noProof/>
        </w:rPr>
        <w:lastRenderedPageBreak/>
        <w:drawing>
          <wp:inline distT="0" distB="0" distL="0" distR="0" wp14:anchorId="13041FAC" wp14:editId="203FD444">
            <wp:extent cx="3152775" cy="4505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0" w:name="_Toc445724267"/>
      <w:r w:rsidRPr="00075215">
        <w:t xml:space="preserve">Figure </w:t>
      </w:r>
      <w:r>
        <w:t>5.7 –</w:t>
      </w:r>
      <w:r w:rsidRPr="00075215">
        <w:t xml:space="preserve"> </w:t>
      </w:r>
      <w:r>
        <w:t>CBTLS mobile application set notification alarm wireframe</w:t>
      </w:r>
      <w:bookmarkEnd w:id="50"/>
    </w:p>
    <w:p w:rsidR="00083B90" w:rsidRDefault="00DA503B" w:rsidP="00DA503B">
      <w:pPr>
        <w:jc w:val="center"/>
      </w:pPr>
      <w:r>
        <w:rPr>
          <w:noProof/>
        </w:rPr>
        <w:lastRenderedPageBreak/>
        <w:drawing>
          <wp:inline distT="0" distB="0" distL="0" distR="0" wp14:anchorId="4BBEF2D1" wp14:editId="77762C04">
            <wp:extent cx="3200400" cy="450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3200400" cy="4505325"/>
                    </a:xfrm>
                    <a:prstGeom prst="rect">
                      <a:avLst/>
                    </a:prstGeom>
                  </pic:spPr>
                </pic:pic>
              </a:graphicData>
            </a:graphic>
          </wp:inline>
        </w:drawing>
      </w:r>
    </w:p>
    <w:p w:rsidR="00DA503B" w:rsidRDefault="00DA503B" w:rsidP="00DA503B">
      <w:pPr>
        <w:pStyle w:val="listoffigures"/>
      </w:pPr>
      <w:bookmarkStart w:id="51" w:name="_Toc445724268"/>
      <w:r w:rsidRPr="00075215">
        <w:t xml:space="preserve">Figure </w:t>
      </w:r>
      <w:r>
        <w:t>5.8 –</w:t>
      </w:r>
      <w:r w:rsidRPr="00075215">
        <w:t xml:space="preserve"> </w:t>
      </w:r>
      <w:r>
        <w:t>CBTLS mobile application passive update train location wireframe</w:t>
      </w:r>
      <w:bookmarkEnd w:id="51"/>
    </w:p>
    <w:p w:rsidR="00DA503B" w:rsidRDefault="00DA503B" w:rsidP="00DA503B">
      <w:pPr>
        <w:jc w:val="center"/>
      </w:pPr>
      <w:r>
        <w:rPr>
          <w:noProof/>
        </w:rPr>
        <w:lastRenderedPageBreak/>
        <w:drawing>
          <wp:inline distT="0" distB="0" distL="0" distR="0" wp14:anchorId="0B838B78" wp14:editId="508A315E">
            <wp:extent cx="3143250" cy="4505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2" w:name="_Toc445724269"/>
      <w:r w:rsidRPr="00075215">
        <w:t xml:space="preserve">Figure </w:t>
      </w:r>
      <w:r>
        <w:t>5.9 –</w:t>
      </w:r>
      <w:r w:rsidRPr="00075215">
        <w:t xml:space="preserve"> </w:t>
      </w:r>
      <w:r>
        <w:t>CBTLS mobile application view real-time train location wireframe</w:t>
      </w:r>
      <w:bookmarkEnd w:id="52"/>
    </w:p>
    <w:p w:rsidR="00DA503B" w:rsidRDefault="00DA503B" w:rsidP="00DA503B">
      <w:pPr>
        <w:pStyle w:val="custombody"/>
      </w:pPr>
      <w:r>
        <w:t>The train locations will be indicated in a map, for current trains.</w:t>
      </w:r>
    </w:p>
    <w:p w:rsidR="00DA503B" w:rsidRDefault="00DA503B" w:rsidP="00DA503B">
      <w:pPr>
        <w:jc w:val="center"/>
      </w:pPr>
      <w:r>
        <w:rPr>
          <w:noProof/>
        </w:rPr>
        <w:lastRenderedPageBreak/>
        <w:drawing>
          <wp:inline distT="0" distB="0" distL="0" distR="0" wp14:anchorId="6094B485" wp14:editId="43DE3632">
            <wp:extent cx="3143250" cy="4505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3" w:name="_Toc445724270"/>
      <w:r w:rsidRPr="00075215">
        <w:t xml:space="preserve">Figure </w:t>
      </w:r>
      <w:r>
        <w:t>5.10 –</w:t>
      </w:r>
      <w:r w:rsidRPr="00075215">
        <w:t xml:space="preserve"> </w:t>
      </w:r>
      <w:r>
        <w:t>CBTLS mobile application view compartment details wireframe</w:t>
      </w:r>
      <w:bookmarkEnd w:id="53"/>
    </w:p>
    <w:p w:rsidR="00DA503B" w:rsidRDefault="00DA503B" w:rsidP="00DA503B">
      <w:pPr>
        <w:jc w:val="center"/>
      </w:pPr>
      <w:r>
        <w:rPr>
          <w:noProof/>
        </w:rPr>
        <w:lastRenderedPageBreak/>
        <w:drawing>
          <wp:inline distT="0" distB="0" distL="0" distR="0" wp14:anchorId="3ED1FAE0" wp14:editId="18922DA2">
            <wp:extent cx="3152775" cy="4505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4" w:name="_Toc445724271"/>
      <w:r w:rsidRPr="00075215">
        <w:t xml:space="preserve">Figure </w:t>
      </w:r>
      <w:r>
        <w:t>5.11 –</w:t>
      </w:r>
      <w:r w:rsidRPr="00075215">
        <w:t xml:space="preserve"> </w:t>
      </w:r>
      <w:r>
        <w:t>CBTLS mobile application view analysis of train wireframe</w:t>
      </w:r>
      <w:bookmarkEnd w:id="54"/>
    </w:p>
    <w:p w:rsidR="00DA503B" w:rsidRDefault="00DA503B" w:rsidP="00503CA7">
      <w:pPr>
        <w:jc w:val="center"/>
      </w:pPr>
      <w:r>
        <w:rPr>
          <w:noProof/>
        </w:rPr>
        <w:lastRenderedPageBreak/>
        <w:drawing>
          <wp:inline distT="0" distB="0" distL="0" distR="0" wp14:anchorId="3AED538D" wp14:editId="3DAB2ECD">
            <wp:extent cx="3143250" cy="449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3143250" cy="4495800"/>
                    </a:xfrm>
                    <a:prstGeom prst="rect">
                      <a:avLst/>
                    </a:prstGeom>
                  </pic:spPr>
                </pic:pic>
              </a:graphicData>
            </a:graphic>
          </wp:inline>
        </w:drawing>
      </w:r>
    </w:p>
    <w:p w:rsidR="00DA503B" w:rsidRDefault="00DA503B" w:rsidP="00DA503B">
      <w:pPr>
        <w:pStyle w:val="listoffigures"/>
      </w:pPr>
      <w:bookmarkStart w:id="55" w:name="_Toc445724272"/>
      <w:r w:rsidRPr="00075215">
        <w:t xml:space="preserve">Figure </w:t>
      </w:r>
      <w:r>
        <w:t>5.12 –</w:t>
      </w:r>
      <w:r w:rsidRPr="00075215">
        <w:t xml:space="preserve"> </w:t>
      </w:r>
      <w:r>
        <w:t>CBTLS mobile application user login wireframe</w:t>
      </w:r>
      <w:bookmarkEnd w:id="55"/>
    </w:p>
    <w:p w:rsidR="00DA503B" w:rsidRDefault="00DA503B" w:rsidP="00144333">
      <w:pPr>
        <w:jc w:val="center"/>
      </w:pPr>
      <w:r>
        <w:rPr>
          <w:noProof/>
        </w:rPr>
        <w:lastRenderedPageBreak/>
        <w:drawing>
          <wp:inline distT="0" distB="0" distL="0" distR="0" wp14:anchorId="6B2F3B7F" wp14:editId="0E0A6CDA">
            <wp:extent cx="3152775" cy="4495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3152775" cy="4495800"/>
                    </a:xfrm>
                    <a:prstGeom prst="rect">
                      <a:avLst/>
                    </a:prstGeom>
                  </pic:spPr>
                </pic:pic>
              </a:graphicData>
            </a:graphic>
          </wp:inline>
        </w:drawing>
      </w:r>
    </w:p>
    <w:p w:rsidR="00DA503B" w:rsidRDefault="00DA503B" w:rsidP="00DA503B">
      <w:pPr>
        <w:pStyle w:val="listoffigures"/>
      </w:pPr>
      <w:bookmarkStart w:id="56" w:name="_Toc445724273"/>
      <w:r w:rsidRPr="00075215">
        <w:t xml:space="preserve">Figure </w:t>
      </w:r>
      <w:r>
        <w:t>5.13 –</w:t>
      </w:r>
      <w:r w:rsidRPr="00075215">
        <w:t xml:space="preserve"> </w:t>
      </w:r>
      <w:r>
        <w:t>CBTLS mobile application user profile details wireframe</w:t>
      </w:r>
      <w:bookmarkEnd w:id="56"/>
    </w:p>
    <w:p w:rsidR="00DA503B" w:rsidRDefault="00DA503B" w:rsidP="00DA503B">
      <w:pPr>
        <w:jc w:val="center"/>
      </w:pPr>
      <w:r>
        <w:rPr>
          <w:noProof/>
        </w:rPr>
        <w:lastRenderedPageBreak/>
        <w:drawing>
          <wp:inline distT="0" distB="0" distL="0" distR="0" wp14:anchorId="40FEA875" wp14:editId="0491725D">
            <wp:extent cx="3200400" cy="4495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3200400" cy="4495800"/>
                    </a:xfrm>
                    <a:prstGeom prst="rect">
                      <a:avLst/>
                    </a:prstGeom>
                  </pic:spPr>
                </pic:pic>
              </a:graphicData>
            </a:graphic>
          </wp:inline>
        </w:drawing>
      </w:r>
    </w:p>
    <w:p w:rsidR="00DA503B" w:rsidRDefault="00DA503B" w:rsidP="00DA503B">
      <w:pPr>
        <w:pStyle w:val="listoffigures"/>
      </w:pPr>
      <w:bookmarkStart w:id="57" w:name="_Toc445724274"/>
      <w:r w:rsidRPr="00075215">
        <w:t xml:space="preserve">Figure </w:t>
      </w:r>
      <w:r>
        <w:t>5.14 –</w:t>
      </w:r>
      <w:r w:rsidRPr="00075215">
        <w:t xml:space="preserve"> </w:t>
      </w:r>
      <w:r>
        <w:t>CBTLS mobile application favorite trains wireframe</w:t>
      </w:r>
      <w:bookmarkEnd w:id="57"/>
    </w:p>
    <w:p w:rsidR="00DA503B" w:rsidRDefault="00DA503B" w:rsidP="00DA503B">
      <w:pPr>
        <w:jc w:val="center"/>
      </w:pPr>
    </w:p>
    <w:p w:rsidR="00DA503B" w:rsidRDefault="00DA503B" w:rsidP="0031328D">
      <w:pPr>
        <w:pStyle w:val="c5customheadlevel2"/>
      </w:pPr>
      <w:bookmarkStart w:id="58" w:name="_Toc445724122"/>
      <w:r>
        <w:lastRenderedPageBreak/>
        <w:t>Entity relationship diagram of CBTLS</w:t>
      </w:r>
      <w:bookmarkEnd w:id="58"/>
    </w:p>
    <w:p w:rsidR="00DA503B" w:rsidRDefault="00DA503B" w:rsidP="00DA503B">
      <w:pPr>
        <w:pStyle w:val="custombody"/>
      </w:pPr>
      <w:r>
        <w:rPr>
          <w:noProof/>
        </w:rPr>
        <w:drawing>
          <wp:inline distT="0" distB="0" distL="0" distR="0" wp14:anchorId="5ADD15CD" wp14:editId="6E9A4644">
            <wp:extent cx="8109675" cy="5974021"/>
            <wp:effectExtent l="1270" t="0" r="698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8163469" cy="6013649"/>
                    </a:xfrm>
                    <a:prstGeom prst="rect">
                      <a:avLst/>
                    </a:prstGeom>
                  </pic:spPr>
                </pic:pic>
              </a:graphicData>
            </a:graphic>
          </wp:inline>
        </w:drawing>
      </w:r>
    </w:p>
    <w:p w:rsidR="0031328D" w:rsidRDefault="0031328D" w:rsidP="0031328D">
      <w:pPr>
        <w:pStyle w:val="listoffigures"/>
      </w:pPr>
      <w:bookmarkStart w:id="59" w:name="_Toc445724275"/>
      <w:r w:rsidRPr="00075215">
        <w:t xml:space="preserve">Figure </w:t>
      </w:r>
      <w:r>
        <w:t>5.15 –</w:t>
      </w:r>
      <w:r w:rsidRPr="00075215">
        <w:t xml:space="preserve"> </w:t>
      </w:r>
      <w:r>
        <w:t>CBTLS ER diagram</w:t>
      </w:r>
      <w:bookmarkEnd w:id="59"/>
    </w:p>
    <w:p w:rsidR="0031328D" w:rsidRDefault="0031328D" w:rsidP="00C02B9A">
      <w:pPr>
        <w:pStyle w:val="custombody"/>
      </w:pPr>
    </w:p>
    <w:p w:rsidR="0031328D" w:rsidRDefault="00C02B9A" w:rsidP="00C02B9A">
      <w:pPr>
        <w:pStyle w:val="c5customheadlevel2"/>
      </w:pPr>
      <w:bookmarkStart w:id="60" w:name="_Toc445724123"/>
      <w:r>
        <w:t>Class diagram of CBTLS</w:t>
      </w:r>
      <w:bookmarkEnd w:id="60"/>
    </w:p>
    <w:p w:rsidR="0031328D" w:rsidRDefault="00C02B9A" w:rsidP="00DA503B">
      <w:pPr>
        <w:pStyle w:val="custombody"/>
      </w:pPr>
      <w:r>
        <w:rPr>
          <w:noProof/>
        </w:rPr>
        <w:drawing>
          <wp:inline distT="0" distB="0" distL="0" distR="0" wp14:anchorId="2F869504" wp14:editId="590F8D19">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C02B9A" w:rsidRDefault="00C02B9A" w:rsidP="00C02B9A">
      <w:pPr>
        <w:pStyle w:val="listoffigures"/>
      </w:pPr>
      <w:bookmarkStart w:id="61" w:name="_Toc445724276"/>
      <w:r w:rsidRPr="00075215">
        <w:t xml:space="preserve">Figure </w:t>
      </w:r>
      <w:r>
        <w:t>5.16 –</w:t>
      </w:r>
      <w:r w:rsidRPr="00075215">
        <w:t xml:space="preserve"> </w:t>
      </w:r>
      <w:r>
        <w:t>CBTLS Class diagram</w:t>
      </w:r>
      <w:bookmarkEnd w:id="61"/>
    </w:p>
    <w:p w:rsidR="00C02B9A" w:rsidRDefault="00F810FB" w:rsidP="00F810FB">
      <w:pPr>
        <w:pStyle w:val="c5customheadlevel2"/>
      </w:pPr>
      <w:bookmarkStart w:id="62" w:name="_Toc445724124"/>
      <w:r>
        <w:lastRenderedPageBreak/>
        <w:t>Sample Sequence Diagrams of CBTLS</w:t>
      </w:r>
      <w:bookmarkEnd w:id="62"/>
    </w:p>
    <w:p w:rsidR="00F810FB" w:rsidRDefault="00F810FB" w:rsidP="00F810FB">
      <w:pPr>
        <w:pStyle w:val="custombody"/>
      </w:pPr>
      <w:r>
        <w:rPr>
          <w:noProof/>
        </w:rPr>
        <w:drawing>
          <wp:inline distT="0" distB="0" distL="0" distR="0" wp14:anchorId="44A4DF55" wp14:editId="0418A543">
            <wp:extent cx="5964865" cy="16160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F810FB" w:rsidRDefault="00F810FB" w:rsidP="00F810FB">
      <w:pPr>
        <w:pStyle w:val="custombody"/>
      </w:pPr>
      <w:r>
        <w:rPr>
          <w:noProof/>
        </w:rPr>
        <w:drawing>
          <wp:inline distT="0" distB="0" distL="0" distR="0" wp14:anchorId="4088A59A" wp14:editId="5545C981">
            <wp:extent cx="5985510" cy="29983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F810FB" w:rsidRPr="00F810FB" w:rsidRDefault="00F810FB" w:rsidP="00F810FB">
      <w:pPr>
        <w:pStyle w:val="custombody"/>
      </w:pPr>
      <w:r>
        <w:rPr>
          <w:noProof/>
        </w:rPr>
        <w:drawing>
          <wp:inline distT="0" distB="0" distL="0" distR="0" wp14:anchorId="71503B6B" wp14:editId="2E0464BE">
            <wp:extent cx="5996763" cy="188912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F810FB" w:rsidRDefault="00F810FB" w:rsidP="00F810FB">
      <w:pPr>
        <w:pStyle w:val="listoffigures"/>
      </w:pPr>
      <w:bookmarkStart w:id="63" w:name="_Toc445724277"/>
      <w:r w:rsidRPr="00075215">
        <w:t xml:space="preserve">Figure </w:t>
      </w:r>
      <w:r>
        <w:t>5.16 –</w:t>
      </w:r>
      <w:r w:rsidRPr="00075215">
        <w:t xml:space="preserve"> </w:t>
      </w:r>
      <w:r>
        <w:t>CBTLS Sample Sequence diagrams</w:t>
      </w:r>
      <w:bookmarkEnd w:id="63"/>
    </w:p>
    <w:p w:rsidR="0031328D" w:rsidRDefault="0031328D" w:rsidP="00DA503B">
      <w:pPr>
        <w:pStyle w:val="custombody"/>
      </w:pPr>
    </w:p>
    <w:p w:rsidR="00F810FB" w:rsidRDefault="00F810FB" w:rsidP="00F810FB">
      <w:pPr>
        <w:pStyle w:val="c5customheadlevel2"/>
      </w:pPr>
      <w:bookmarkStart w:id="64" w:name="_Toc445724125"/>
      <w:r>
        <w:t>Summary</w:t>
      </w:r>
      <w:bookmarkEnd w:id="64"/>
    </w:p>
    <w:p w:rsidR="00F810FB" w:rsidRDefault="00F810FB" w:rsidP="00F810FB">
      <w:pPr>
        <w:pStyle w:val="custombody"/>
      </w:pPr>
      <w:r>
        <w:t xml:space="preserve">This chapter was mainly focused </w:t>
      </w:r>
      <w:r w:rsidR="00F403B7">
        <w:t>on design diagrams and design details of CBTLS.</w:t>
      </w:r>
    </w:p>
    <w:p w:rsidR="00F403B7" w:rsidRPr="00F810FB" w:rsidRDefault="00F403B7" w:rsidP="00F403B7">
      <w:pPr>
        <w:pStyle w:val="chapterheading"/>
      </w:pPr>
      <w:r>
        <w:lastRenderedPageBreak/>
        <w:t>Chapter 6</w:t>
      </w:r>
    </w:p>
    <w:p w:rsidR="00D42735" w:rsidRPr="00F32F1D" w:rsidRDefault="00D42735" w:rsidP="00F403B7">
      <w:pPr>
        <w:pStyle w:val="custommainhead"/>
      </w:pPr>
      <w:bookmarkStart w:id="65" w:name="_Toc445724126"/>
      <w:r w:rsidRPr="00F32F1D">
        <w:t>Discussion</w:t>
      </w:r>
      <w:bookmarkEnd w:id="65"/>
    </w:p>
    <w:p w:rsidR="00F403B7" w:rsidRPr="00F403B7" w:rsidRDefault="00F403B7" w:rsidP="00F403B7">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F403B7">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F403B7">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F403B7">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F403B7">
      <w:pPr>
        <w:pStyle w:val="custombody"/>
      </w:pPr>
    </w:p>
    <w:p w:rsidR="00F403B7" w:rsidRPr="00F403B7" w:rsidRDefault="00F403B7" w:rsidP="00F403B7">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F403B7">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F403B7">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F403B7">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F403B7">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D64594" w:rsidRDefault="00CA3E6A" w:rsidP="00433BFF">
      <w:pPr>
        <w:pStyle w:val="chapterheading"/>
      </w:pPr>
      <w:r>
        <w:lastRenderedPageBreak/>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CA3E6A" w:rsidRDefault="00CA3E6A" w:rsidP="0024586C">
      <w:pPr>
        <w:pStyle w:val="custombody"/>
      </w:pPr>
    </w:p>
    <w:p w:rsidR="00CA3E6A" w:rsidRDefault="00CA3E6A"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4315" w:rsidRDefault="00E84315" w:rsidP="00864394">
      <w:pPr>
        <w:spacing w:after="0" w:line="240" w:lineRule="auto"/>
      </w:pPr>
      <w:r>
        <w:separator/>
      </w:r>
    </w:p>
  </w:endnote>
  <w:endnote w:type="continuationSeparator" w:id="0">
    <w:p w:rsidR="00E84315" w:rsidRDefault="00E84315"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1B3252" w:rsidRDefault="001B3252">
        <w:pPr>
          <w:pStyle w:val="Footer"/>
          <w:jc w:val="center"/>
        </w:pPr>
        <w:r>
          <w:fldChar w:fldCharType="begin"/>
        </w:r>
        <w:r>
          <w:instrText xml:space="preserve"> PAGE   \* MERGEFORMAT </w:instrText>
        </w:r>
        <w:r>
          <w:fldChar w:fldCharType="separate"/>
        </w:r>
        <w:r w:rsidR="00692B9C">
          <w:rPr>
            <w:noProof/>
          </w:rPr>
          <w:t>iv</w:t>
        </w:r>
        <w:r>
          <w:rPr>
            <w:noProof/>
          </w:rPr>
          <w:fldChar w:fldCharType="end"/>
        </w:r>
      </w:p>
    </w:sdtContent>
  </w:sdt>
  <w:p w:rsidR="001B3252" w:rsidRDefault="001B32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1B3252" w:rsidRDefault="001B3252">
        <w:pPr>
          <w:pStyle w:val="Footer"/>
          <w:jc w:val="center"/>
        </w:pPr>
        <w:r>
          <w:fldChar w:fldCharType="begin"/>
        </w:r>
        <w:r>
          <w:instrText xml:space="preserve"> PAGE   \* MERGEFORMAT </w:instrText>
        </w:r>
        <w:r>
          <w:fldChar w:fldCharType="separate"/>
        </w:r>
        <w:r w:rsidR="00692B9C">
          <w:rPr>
            <w:noProof/>
          </w:rPr>
          <w:t>11</w:t>
        </w:r>
        <w:r>
          <w:rPr>
            <w:noProof/>
          </w:rPr>
          <w:fldChar w:fldCharType="end"/>
        </w:r>
      </w:p>
    </w:sdtContent>
  </w:sdt>
  <w:p w:rsidR="001B3252" w:rsidRDefault="001B325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4315" w:rsidRDefault="00E84315" w:rsidP="00864394">
      <w:pPr>
        <w:spacing w:after="0" w:line="240" w:lineRule="auto"/>
      </w:pPr>
      <w:r>
        <w:separator/>
      </w:r>
    </w:p>
  </w:footnote>
  <w:footnote w:type="continuationSeparator" w:id="0">
    <w:p w:rsidR="00E84315" w:rsidRDefault="00E84315"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B12C61CC"/>
    <w:lvl w:ilvl="0" w:tplc="B2AAA584">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2"/>
  </w:num>
  <w:num w:numId="6">
    <w:abstractNumId w:val="29"/>
  </w:num>
  <w:num w:numId="7">
    <w:abstractNumId w:val="6"/>
  </w:num>
  <w:num w:numId="8">
    <w:abstractNumId w:val="1"/>
  </w:num>
  <w:num w:numId="9">
    <w:abstractNumId w:val="26"/>
  </w:num>
  <w:num w:numId="10">
    <w:abstractNumId w:val="24"/>
  </w:num>
  <w:num w:numId="11">
    <w:abstractNumId w:val="28"/>
  </w:num>
  <w:num w:numId="12">
    <w:abstractNumId w:val="23"/>
  </w:num>
  <w:num w:numId="13">
    <w:abstractNumId w:val="0"/>
  </w:num>
  <w:num w:numId="14">
    <w:abstractNumId w:val="10"/>
  </w:num>
  <w:num w:numId="15">
    <w:abstractNumId w:val="4"/>
  </w:num>
  <w:num w:numId="16">
    <w:abstractNumId w:val="16"/>
  </w:num>
  <w:num w:numId="17">
    <w:abstractNumId w:val="5"/>
  </w:num>
  <w:num w:numId="18">
    <w:abstractNumId w:val="30"/>
  </w:num>
  <w:num w:numId="19">
    <w:abstractNumId w:val="21"/>
  </w:num>
  <w:num w:numId="20">
    <w:abstractNumId w:val="9"/>
  </w:num>
  <w:num w:numId="21">
    <w:abstractNumId w:val="27"/>
  </w:num>
  <w:num w:numId="22">
    <w:abstractNumId w:val="15"/>
  </w:num>
  <w:num w:numId="23">
    <w:abstractNumId w:val="25"/>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636"/>
    <w:rsid w:val="00017B28"/>
    <w:rsid w:val="000352C1"/>
    <w:rsid w:val="00036A2C"/>
    <w:rsid w:val="0004095A"/>
    <w:rsid w:val="00041AC0"/>
    <w:rsid w:val="00044DCA"/>
    <w:rsid w:val="00046713"/>
    <w:rsid w:val="00047BAA"/>
    <w:rsid w:val="00051E99"/>
    <w:rsid w:val="0005275F"/>
    <w:rsid w:val="0005386A"/>
    <w:rsid w:val="00065AFD"/>
    <w:rsid w:val="00065F29"/>
    <w:rsid w:val="00074BDD"/>
    <w:rsid w:val="00075215"/>
    <w:rsid w:val="000771FE"/>
    <w:rsid w:val="00083B90"/>
    <w:rsid w:val="00083D45"/>
    <w:rsid w:val="00086D07"/>
    <w:rsid w:val="000878C1"/>
    <w:rsid w:val="00094C0A"/>
    <w:rsid w:val="00096485"/>
    <w:rsid w:val="000A1A92"/>
    <w:rsid w:val="000A275E"/>
    <w:rsid w:val="000A7B91"/>
    <w:rsid w:val="000B49F2"/>
    <w:rsid w:val="000B5098"/>
    <w:rsid w:val="000C390E"/>
    <w:rsid w:val="000C49E2"/>
    <w:rsid w:val="000D1452"/>
    <w:rsid w:val="000D1D93"/>
    <w:rsid w:val="000D22D8"/>
    <w:rsid w:val="000D5EF0"/>
    <w:rsid w:val="000E31BF"/>
    <w:rsid w:val="000E5D80"/>
    <w:rsid w:val="001029B3"/>
    <w:rsid w:val="00111A34"/>
    <w:rsid w:val="00111B1D"/>
    <w:rsid w:val="001137F6"/>
    <w:rsid w:val="0011725B"/>
    <w:rsid w:val="00127741"/>
    <w:rsid w:val="001308C1"/>
    <w:rsid w:val="0013417F"/>
    <w:rsid w:val="00135AD5"/>
    <w:rsid w:val="001433E0"/>
    <w:rsid w:val="00144333"/>
    <w:rsid w:val="0014596A"/>
    <w:rsid w:val="00147870"/>
    <w:rsid w:val="001662B5"/>
    <w:rsid w:val="0017580C"/>
    <w:rsid w:val="0019489D"/>
    <w:rsid w:val="001A335F"/>
    <w:rsid w:val="001A36C4"/>
    <w:rsid w:val="001A6C96"/>
    <w:rsid w:val="001B0380"/>
    <w:rsid w:val="001B3252"/>
    <w:rsid w:val="001B4D32"/>
    <w:rsid w:val="001B6704"/>
    <w:rsid w:val="001B6C2F"/>
    <w:rsid w:val="001B6CD5"/>
    <w:rsid w:val="001C2981"/>
    <w:rsid w:val="001C4CAD"/>
    <w:rsid w:val="001D69C8"/>
    <w:rsid w:val="001D6DE9"/>
    <w:rsid w:val="001E10EE"/>
    <w:rsid w:val="001E66D7"/>
    <w:rsid w:val="001F33E2"/>
    <w:rsid w:val="001F36AF"/>
    <w:rsid w:val="001F41FB"/>
    <w:rsid w:val="001F51BD"/>
    <w:rsid w:val="001F5D6A"/>
    <w:rsid w:val="00201BB0"/>
    <w:rsid w:val="002029B2"/>
    <w:rsid w:val="00203526"/>
    <w:rsid w:val="002061AD"/>
    <w:rsid w:val="0021372B"/>
    <w:rsid w:val="00214556"/>
    <w:rsid w:val="00222F8A"/>
    <w:rsid w:val="00227288"/>
    <w:rsid w:val="00240D16"/>
    <w:rsid w:val="0024586C"/>
    <w:rsid w:val="0024603D"/>
    <w:rsid w:val="002460D3"/>
    <w:rsid w:val="00246901"/>
    <w:rsid w:val="00246BD8"/>
    <w:rsid w:val="00247241"/>
    <w:rsid w:val="00290214"/>
    <w:rsid w:val="0029325E"/>
    <w:rsid w:val="002932B2"/>
    <w:rsid w:val="002A7494"/>
    <w:rsid w:val="002B0CC4"/>
    <w:rsid w:val="002B13C3"/>
    <w:rsid w:val="002B17FA"/>
    <w:rsid w:val="002C0AD6"/>
    <w:rsid w:val="002C408C"/>
    <w:rsid w:val="002C419A"/>
    <w:rsid w:val="002C57BD"/>
    <w:rsid w:val="002C5D13"/>
    <w:rsid w:val="002D178B"/>
    <w:rsid w:val="002D2D08"/>
    <w:rsid w:val="002D55D5"/>
    <w:rsid w:val="002E1046"/>
    <w:rsid w:val="002E6052"/>
    <w:rsid w:val="002E6FAD"/>
    <w:rsid w:val="002F0DAA"/>
    <w:rsid w:val="003028C2"/>
    <w:rsid w:val="00302FCF"/>
    <w:rsid w:val="0031328D"/>
    <w:rsid w:val="003149DD"/>
    <w:rsid w:val="00317521"/>
    <w:rsid w:val="003278EA"/>
    <w:rsid w:val="003334A6"/>
    <w:rsid w:val="003507DB"/>
    <w:rsid w:val="00354656"/>
    <w:rsid w:val="00362288"/>
    <w:rsid w:val="0036450A"/>
    <w:rsid w:val="00364DE7"/>
    <w:rsid w:val="00365576"/>
    <w:rsid w:val="00365F69"/>
    <w:rsid w:val="0038174F"/>
    <w:rsid w:val="003825E4"/>
    <w:rsid w:val="00384E75"/>
    <w:rsid w:val="00386963"/>
    <w:rsid w:val="003A00B3"/>
    <w:rsid w:val="003A3012"/>
    <w:rsid w:val="003B5B84"/>
    <w:rsid w:val="003C738D"/>
    <w:rsid w:val="003D5CE1"/>
    <w:rsid w:val="003D6E6F"/>
    <w:rsid w:val="003E4CAA"/>
    <w:rsid w:val="003E60EC"/>
    <w:rsid w:val="003F40FA"/>
    <w:rsid w:val="003F66F9"/>
    <w:rsid w:val="003F6CA0"/>
    <w:rsid w:val="003F7400"/>
    <w:rsid w:val="004026E9"/>
    <w:rsid w:val="004038A7"/>
    <w:rsid w:val="004153D9"/>
    <w:rsid w:val="00424983"/>
    <w:rsid w:val="004266B6"/>
    <w:rsid w:val="004269BE"/>
    <w:rsid w:val="004273F0"/>
    <w:rsid w:val="0042797B"/>
    <w:rsid w:val="004324CF"/>
    <w:rsid w:val="00433BFF"/>
    <w:rsid w:val="00440DCF"/>
    <w:rsid w:val="00441136"/>
    <w:rsid w:val="004474E6"/>
    <w:rsid w:val="00450C36"/>
    <w:rsid w:val="00451222"/>
    <w:rsid w:val="00451511"/>
    <w:rsid w:val="00451E8A"/>
    <w:rsid w:val="004561CC"/>
    <w:rsid w:val="004608DE"/>
    <w:rsid w:val="00460B50"/>
    <w:rsid w:val="00467533"/>
    <w:rsid w:val="004725CF"/>
    <w:rsid w:val="00473792"/>
    <w:rsid w:val="00474279"/>
    <w:rsid w:val="004749C0"/>
    <w:rsid w:val="004A5D83"/>
    <w:rsid w:val="004D0D97"/>
    <w:rsid w:val="004D2EC5"/>
    <w:rsid w:val="004D7086"/>
    <w:rsid w:val="00500920"/>
    <w:rsid w:val="00503CA7"/>
    <w:rsid w:val="0050466C"/>
    <w:rsid w:val="0051432A"/>
    <w:rsid w:val="005317CD"/>
    <w:rsid w:val="00531BEF"/>
    <w:rsid w:val="005419FF"/>
    <w:rsid w:val="0054611C"/>
    <w:rsid w:val="00556CD9"/>
    <w:rsid w:val="00556FFE"/>
    <w:rsid w:val="00564FB2"/>
    <w:rsid w:val="00566933"/>
    <w:rsid w:val="0057127D"/>
    <w:rsid w:val="00574EF2"/>
    <w:rsid w:val="00583029"/>
    <w:rsid w:val="00583DC9"/>
    <w:rsid w:val="00586723"/>
    <w:rsid w:val="0059171C"/>
    <w:rsid w:val="00591E33"/>
    <w:rsid w:val="005925B2"/>
    <w:rsid w:val="00594150"/>
    <w:rsid w:val="00594EF2"/>
    <w:rsid w:val="00597C22"/>
    <w:rsid w:val="00597ECB"/>
    <w:rsid w:val="005A4C87"/>
    <w:rsid w:val="005A7649"/>
    <w:rsid w:val="005B1290"/>
    <w:rsid w:val="005B3F28"/>
    <w:rsid w:val="005E4319"/>
    <w:rsid w:val="0060090C"/>
    <w:rsid w:val="00600F93"/>
    <w:rsid w:val="00607748"/>
    <w:rsid w:val="006100D5"/>
    <w:rsid w:val="00614CC8"/>
    <w:rsid w:val="006158D1"/>
    <w:rsid w:val="006164C9"/>
    <w:rsid w:val="006230E9"/>
    <w:rsid w:val="00632E1B"/>
    <w:rsid w:val="00637E6A"/>
    <w:rsid w:val="0064090A"/>
    <w:rsid w:val="006409A5"/>
    <w:rsid w:val="0064544F"/>
    <w:rsid w:val="00645C14"/>
    <w:rsid w:val="006506C3"/>
    <w:rsid w:val="0065273A"/>
    <w:rsid w:val="0065762B"/>
    <w:rsid w:val="00666889"/>
    <w:rsid w:val="006679ED"/>
    <w:rsid w:val="00671948"/>
    <w:rsid w:val="006767E0"/>
    <w:rsid w:val="006859D5"/>
    <w:rsid w:val="00692B9C"/>
    <w:rsid w:val="006A3C9D"/>
    <w:rsid w:val="006A3CE1"/>
    <w:rsid w:val="006A5AE7"/>
    <w:rsid w:val="006A6A32"/>
    <w:rsid w:val="006A7434"/>
    <w:rsid w:val="006B20BE"/>
    <w:rsid w:val="006B3659"/>
    <w:rsid w:val="006B3D87"/>
    <w:rsid w:val="006C02EB"/>
    <w:rsid w:val="006C25A1"/>
    <w:rsid w:val="006C521F"/>
    <w:rsid w:val="006D288D"/>
    <w:rsid w:val="006D3AF1"/>
    <w:rsid w:val="006D5C9A"/>
    <w:rsid w:val="006E424F"/>
    <w:rsid w:val="006F1D62"/>
    <w:rsid w:val="006F25C8"/>
    <w:rsid w:val="006F4ACA"/>
    <w:rsid w:val="006F5B5F"/>
    <w:rsid w:val="0070373A"/>
    <w:rsid w:val="00706F4A"/>
    <w:rsid w:val="0070742C"/>
    <w:rsid w:val="0071051A"/>
    <w:rsid w:val="00717C3C"/>
    <w:rsid w:val="00721202"/>
    <w:rsid w:val="007216D6"/>
    <w:rsid w:val="0072607A"/>
    <w:rsid w:val="00726AF4"/>
    <w:rsid w:val="00735B0F"/>
    <w:rsid w:val="0073742A"/>
    <w:rsid w:val="0074232F"/>
    <w:rsid w:val="00742C8A"/>
    <w:rsid w:val="00746F0F"/>
    <w:rsid w:val="00751545"/>
    <w:rsid w:val="00753D6F"/>
    <w:rsid w:val="00762A3D"/>
    <w:rsid w:val="00764456"/>
    <w:rsid w:val="00764A81"/>
    <w:rsid w:val="0076621E"/>
    <w:rsid w:val="007676D7"/>
    <w:rsid w:val="00774AE2"/>
    <w:rsid w:val="00777B6D"/>
    <w:rsid w:val="007852B6"/>
    <w:rsid w:val="00785A12"/>
    <w:rsid w:val="00795EB7"/>
    <w:rsid w:val="007A1678"/>
    <w:rsid w:val="007A22A4"/>
    <w:rsid w:val="007A3A51"/>
    <w:rsid w:val="007A5EB0"/>
    <w:rsid w:val="007A724E"/>
    <w:rsid w:val="007B24E3"/>
    <w:rsid w:val="007B659D"/>
    <w:rsid w:val="007C012F"/>
    <w:rsid w:val="007C12CF"/>
    <w:rsid w:val="007C27C0"/>
    <w:rsid w:val="007C4D1B"/>
    <w:rsid w:val="007C6F8F"/>
    <w:rsid w:val="007D345C"/>
    <w:rsid w:val="007E49A5"/>
    <w:rsid w:val="007F1688"/>
    <w:rsid w:val="007F2C72"/>
    <w:rsid w:val="007F3854"/>
    <w:rsid w:val="008030B4"/>
    <w:rsid w:val="00804412"/>
    <w:rsid w:val="00823C19"/>
    <w:rsid w:val="008279E7"/>
    <w:rsid w:val="00830A30"/>
    <w:rsid w:val="00831460"/>
    <w:rsid w:val="0083215B"/>
    <w:rsid w:val="008423B7"/>
    <w:rsid w:val="0085112D"/>
    <w:rsid w:val="00856593"/>
    <w:rsid w:val="00864394"/>
    <w:rsid w:val="00866E74"/>
    <w:rsid w:val="0087131E"/>
    <w:rsid w:val="0087148A"/>
    <w:rsid w:val="008731FF"/>
    <w:rsid w:val="00874A46"/>
    <w:rsid w:val="008900EB"/>
    <w:rsid w:val="0089657D"/>
    <w:rsid w:val="0089661E"/>
    <w:rsid w:val="00896D92"/>
    <w:rsid w:val="008A0635"/>
    <w:rsid w:val="008A6AF1"/>
    <w:rsid w:val="008B27D1"/>
    <w:rsid w:val="008B4449"/>
    <w:rsid w:val="008C4A4D"/>
    <w:rsid w:val="008D1502"/>
    <w:rsid w:val="008D798C"/>
    <w:rsid w:val="008D7FE4"/>
    <w:rsid w:val="008E3324"/>
    <w:rsid w:val="008E6FB9"/>
    <w:rsid w:val="008E7EDB"/>
    <w:rsid w:val="008F0517"/>
    <w:rsid w:val="008F1DA5"/>
    <w:rsid w:val="008F2044"/>
    <w:rsid w:val="008F2664"/>
    <w:rsid w:val="00910B74"/>
    <w:rsid w:val="00912737"/>
    <w:rsid w:val="00913E74"/>
    <w:rsid w:val="00913EFF"/>
    <w:rsid w:val="00916AA8"/>
    <w:rsid w:val="0091765B"/>
    <w:rsid w:val="00922F97"/>
    <w:rsid w:val="009320A7"/>
    <w:rsid w:val="00941D64"/>
    <w:rsid w:val="00943408"/>
    <w:rsid w:val="0094586F"/>
    <w:rsid w:val="009459C6"/>
    <w:rsid w:val="00945A0B"/>
    <w:rsid w:val="00947D3C"/>
    <w:rsid w:val="00950F10"/>
    <w:rsid w:val="009527CA"/>
    <w:rsid w:val="00952E0D"/>
    <w:rsid w:val="009614CB"/>
    <w:rsid w:val="00965FA8"/>
    <w:rsid w:val="00970280"/>
    <w:rsid w:val="0097455E"/>
    <w:rsid w:val="0097465D"/>
    <w:rsid w:val="00977950"/>
    <w:rsid w:val="00990121"/>
    <w:rsid w:val="009B0279"/>
    <w:rsid w:val="009B0A9A"/>
    <w:rsid w:val="009B1DA6"/>
    <w:rsid w:val="009B69E4"/>
    <w:rsid w:val="009B7656"/>
    <w:rsid w:val="009C1BDB"/>
    <w:rsid w:val="009C5FE6"/>
    <w:rsid w:val="009D1531"/>
    <w:rsid w:val="009D701F"/>
    <w:rsid w:val="009E008F"/>
    <w:rsid w:val="009E5AFE"/>
    <w:rsid w:val="009F105F"/>
    <w:rsid w:val="009F66D0"/>
    <w:rsid w:val="009F72FF"/>
    <w:rsid w:val="00A0109A"/>
    <w:rsid w:val="00A01BD4"/>
    <w:rsid w:val="00A03F22"/>
    <w:rsid w:val="00A063C4"/>
    <w:rsid w:val="00A070B0"/>
    <w:rsid w:val="00A120D9"/>
    <w:rsid w:val="00A143AB"/>
    <w:rsid w:val="00A14ED6"/>
    <w:rsid w:val="00A311C4"/>
    <w:rsid w:val="00A322C1"/>
    <w:rsid w:val="00A32C15"/>
    <w:rsid w:val="00A33B26"/>
    <w:rsid w:val="00A346E1"/>
    <w:rsid w:val="00A505B3"/>
    <w:rsid w:val="00A52B31"/>
    <w:rsid w:val="00A6246A"/>
    <w:rsid w:val="00A64F3F"/>
    <w:rsid w:val="00A7261A"/>
    <w:rsid w:val="00A72B85"/>
    <w:rsid w:val="00A73868"/>
    <w:rsid w:val="00A76B31"/>
    <w:rsid w:val="00A87434"/>
    <w:rsid w:val="00A92A2F"/>
    <w:rsid w:val="00AA3655"/>
    <w:rsid w:val="00AA534F"/>
    <w:rsid w:val="00AA57E1"/>
    <w:rsid w:val="00AB5F3C"/>
    <w:rsid w:val="00AC0561"/>
    <w:rsid w:val="00AC0A13"/>
    <w:rsid w:val="00AC27FE"/>
    <w:rsid w:val="00AD0B09"/>
    <w:rsid w:val="00AD2A66"/>
    <w:rsid w:val="00AD5EAD"/>
    <w:rsid w:val="00AD64FB"/>
    <w:rsid w:val="00AD6E7D"/>
    <w:rsid w:val="00AE7963"/>
    <w:rsid w:val="00AF25C4"/>
    <w:rsid w:val="00AF78DD"/>
    <w:rsid w:val="00B0334E"/>
    <w:rsid w:val="00B074E9"/>
    <w:rsid w:val="00B075DC"/>
    <w:rsid w:val="00B14B3E"/>
    <w:rsid w:val="00B15491"/>
    <w:rsid w:val="00B16168"/>
    <w:rsid w:val="00B16B4F"/>
    <w:rsid w:val="00B23BFF"/>
    <w:rsid w:val="00B25346"/>
    <w:rsid w:val="00B435AE"/>
    <w:rsid w:val="00B468DF"/>
    <w:rsid w:val="00B4703C"/>
    <w:rsid w:val="00B5246C"/>
    <w:rsid w:val="00B55B80"/>
    <w:rsid w:val="00B60DCB"/>
    <w:rsid w:val="00B61826"/>
    <w:rsid w:val="00B77E35"/>
    <w:rsid w:val="00B8078C"/>
    <w:rsid w:val="00B86E0A"/>
    <w:rsid w:val="00B87F7F"/>
    <w:rsid w:val="00B935C7"/>
    <w:rsid w:val="00B96C3B"/>
    <w:rsid w:val="00B973C1"/>
    <w:rsid w:val="00BA08D4"/>
    <w:rsid w:val="00BA41B7"/>
    <w:rsid w:val="00BA727A"/>
    <w:rsid w:val="00BB2347"/>
    <w:rsid w:val="00BB45B7"/>
    <w:rsid w:val="00BB5F80"/>
    <w:rsid w:val="00BC24C9"/>
    <w:rsid w:val="00BC3D2B"/>
    <w:rsid w:val="00BC43C5"/>
    <w:rsid w:val="00BC7639"/>
    <w:rsid w:val="00BD31D5"/>
    <w:rsid w:val="00BD3403"/>
    <w:rsid w:val="00BE34DE"/>
    <w:rsid w:val="00BE394A"/>
    <w:rsid w:val="00BE5B90"/>
    <w:rsid w:val="00BE78E0"/>
    <w:rsid w:val="00BF0D77"/>
    <w:rsid w:val="00BF65DA"/>
    <w:rsid w:val="00BF7A99"/>
    <w:rsid w:val="00C02B9A"/>
    <w:rsid w:val="00C1713C"/>
    <w:rsid w:val="00C2304C"/>
    <w:rsid w:val="00C233FD"/>
    <w:rsid w:val="00C2491D"/>
    <w:rsid w:val="00C258F9"/>
    <w:rsid w:val="00C3108F"/>
    <w:rsid w:val="00C43BD5"/>
    <w:rsid w:val="00C45617"/>
    <w:rsid w:val="00C55255"/>
    <w:rsid w:val="00C57850"/>
    <w:rsid w:val="00C62B70"/>
    <w:rsid w:val="00C652DC"/>
    <w:rsid w:val="00C65B4F"/>
    <w:rsid w:val="00C85969"/>
    <w:rsid w:val="00C91434"/>
    <w:rsid w:val="00CA3E6A"/>
    <w:rsid w:val="00CB7BAB"/>
    <w:rsid w:val="00CC1FC5"/>
    <w:rsid w:val="00CC4063"/>
    <w:rsid w:val="00CD0AB2"/>
    <w:rsid w:val="00CE04D7"/>
    <w:rsid w:val="00CE0B70"/>
    <w:rsid w:val="00CE5E52"/>
    <w:rsid w:val="00CF4BD6"/>
    <w:rsid w:val="00D00012"/>
    <w:rsid w:val="00D009F9"/>
    <w:rsid w:val="00D01062"/>
    <w:rsid w:val="00D03CD5"/>
    <w:rsid w:val="00D13882"/>
    <w:rsid w:val="00D31F5D"/>
    <w:rsid w:val="00D330A8"/>
    <w:rsid w:val="00D41F34"/>
    <w:rsid w:val="00D42735"/>
    <w:rsid w:val="00D43279"/>
    <w:rsid w:val="00D45A33"/>
    <w:rsid w:val="00D476FE"/>
    <w:rsid w:val="00D503C1"/>
    <w:rsid w:val="00D53F01"/>
    <w:rsid w:val="00D60895"/>
    <w:rsid w:val="00D62A3B"/>
    <w:rsid w:val="00D64594"/>
    <w:rsid w:val="00D71FAF"/>
    <w:rsid w:val="00D735B2"/>
    <w:rsid w:val="00D811C9"/>
    <w:rsid w:val="00D876EA"/>
    <w:rsid w:val="00D9231A"/>
    <w:rsid w:val="00D94DA3"/>
    <w:rsid w:val="00DA1558"/>
    <w:rsid w:val="00DA1C0E"/>
    <w:rsid w:val="00DA503B"/>
    <w:rsid w:val="00DA5FCA"/>
    <w:rsid w:val="00DA6F09"/>
    <w:rsid w:val="00DB28E9"/>
    <w:rsid w:val="00DC266B"/>
    <w:rsid w:val="00DC51E7"/>
    <w:rsid w:val="00DC622B"/>
    <w:rsid w:val="00DC7CA5"/>
    <w:rsid w:val="00DE0C28"/>
    <w:rsid w:val="00DE0D2D"/>
    <w:rsid w:val="00DE3CD6"/>
    <w:rsid w:val="00DE57AB"/>
    <w:rsid w:val="00E03B02"/>
    <w:rsid w:val="00E05C80"/>
    <w:rsid w:val="00E11B30"/>
    <w:rsid w:val="00E12A8E"/>
    <w:rsid w:val="00E15305"/>
    <w:rsid w:val="00E17F97"/>
    <w:rsid w:val="00E26D15"/>
    <w:rsid w:val="00E35D30"/>
    <w:rsid w:val="00E36521"/>
    <w:rsid w:val="00E40143"/>
    <w:rsid w:val="00E437AB"/>
    <w:rsid w:val="00E47185"/>
    <w:rsid w:val="00E50722"/>
    <w:rsid w:val="00E53FEA"/>
    <w:rsid w:val="00E53FFB"/>
    <w:rsid w:val="00E56200"/>
    <w:rsid w:val="00E565F3"/>
    <w:rsid w:val="00E60773"/>
    <w:rsid w:val="00E70C38"/>
    <w:rsid w:val="00E809B1"/>
    <w:rsid w:val="00E819DB"/>
    <w:rsid w:val="00E830DE"/>
    <w:rsid w:val="00E84315"/>
    <w:rsid w:val="00E855AF"/>
    <w:rsid w:val="00E90CAF"/>
    <w:rsid w:val="00E917AE"/>
    <w:rsid w:val="00E91ABC"/>
    <w:rsid w:val="00E9578B"/>
    <w:rsid w:val="00EA4183"/>
    <w:rsid w:val="00EA5804"/>
    <w:rsid w:val="00EA5BE6"/>
    <w:rsid w:val="00EA794A"/>
    <w:rsid w:val="00EB4589"/>
    <w:rsid w:val="00EB6996"/>
    <w:rsid w:val="00EC18CA"/>
    <w:rsid w:val="00EC4036"/>
    <w:rsid w:val="00EC6D1C"/>
    <w:rsid w:val="00ED463E"/>
    <w:rsid w:val="00ED72AD"/>
    <w:rsid w:val="00EE1D7C"/>
    <w:rsid w:val="00EE4A2D"/>
    <w:rsid w:val="00EE55AA"/>
    <w:rsid w:val="00EF03FB"/>
    <w:rsid w:val="00EF4570"/>
    <w:rsid w:val="00EF58C3"/>
    <w:rsid w:val="00EF69DD"/>
    <w:rsid w:val="00F03D36"/>
    <w:rsid w:val="00F12DBF"/>
    <w:rsid w:val="00F151A1"/>
    <w:rsid w:val="00F17369"/>
    <w:rsid w:val="00F21844"/>
    <w:rsid w:val="00F257D2"/>
    <w:rsid w:val="00F32F1D"/>
    <w:rsid w:val="00F403B7"/>
    <w:rsid w:val="00F43E8D"/>
    <w:rsid w:val="00F47837"/>
    <w:rsid w:val="00F54F75"/>
    <w:rsid w:val="00F558BB"/>
    <w:rsid w:val="00F62879"/>
    <w:rsid w:val="00F65531"/>
    <w:rsid w:val="00F725DD"/>
    <w:rsid w:val="00F810FB"/>
    <w:rsid w:val="00F823D1"/>
    <w:rsid w:val="00F85797"/>
    <w:rsid w:val="00F8627F"/>
    <w:rsid w:val="00F914F8"/>
    <w:rsid w:val="00F91639"/>
    <w:rsid w:val="00F954B9"/>
    <w:rsid w:val="00F9757A"/>
    <w:rsid w:val="00F978BF"/>
    <w:rsid w:val="00FA4451"/>
    <w:rsid w:val="00FA7FFE"/>
    <w:rsid w:val="00FB1A7F"/>
    <w:rsid w:val="00FB1AA9"/>
    <w:rsid w:val="00FB2079"/>
    <w:rsid w:val="00FB2579"/>
    <w:rsid w:val="00FB278F"/>
    <w:rsid w:val="00FB55E4"/>
    <w:rsid w:val="00FB6988"/>
    <w:rsid w:val="00FC5979"/>
    <w:rsid w:val="00FD00CC"/>
    <w:rsid w:val="00FD06CD"/>
    <w:rsid w:val="00FD6672"/>
    <w:rsid w:val="00FD68C6"/>
    <w:rsid w:val="00FE1923"/>
    <w:rsid w:val="00FE1DA7"/>
    <w:rsid w:val="00FE7D5D"/>
    <w:rsid w:val="00FE7D61"/>
    <w:rsid w:val="00FF163A"/>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1F5D6A"/>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1F5D6A"/>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17530E70-0405-45DF-8EA9-75B1ABDC7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2</TotalTime>
  <Pages>64</Pages>
  <Words>16695</Words>
  <Characters>95162</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11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cp:lastModifiedBy>
  <cp:revision>520</cp:revision>
  <dcterms:created xsi:type="dcterms:W3CDTF">2015-11-10T14:33:00Z</dcterms:created>
  <dcterms:modified xsi:type="dcterms:W3CDTF">2016-03-14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